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5FC97F" w14:textId="77777777" w:rsidR="00E80169" w:rsidRDefault="00E80169" w:rsidP="00E80169">
      <w:pPr>
        <w:spacing w:line="360" w:lineRule="auto"/>
        <w:jc w:val="center"/>
        <w:rPr>
          <w:rFonts w:ascii="Times New Roman" w:hAnsi="Times New Roman" w:cs="Times New Roman"/>
          <w:sz w:val="40"/>
          <w:szCs w:val="40"/>
        </w:rPr>
      </w:pPr>
    </w:p>
    <w:p w14:paraId="7CA99541" w14:textId="77777777" w:rsidR="00E80169" w:rsidRDefault="00E80169" w:rsidP="00E80169">
      <w:pPr>
        <w:spacing w:line="360" w:lineRule="auto"/>
        <w:jc w:val="center"/>
        <w:rPr>
          <w:rFonts w:ascii="Times New Roman" w:hAnsi="Times New Roman" w:cs="Times New Roman"/>
          <w:sz w:val="40"/>
          <w:szCs w:val="40"/>
        </w:rPr>
      </w:pPr>
    </w:p>
    <w:p w14:paraId="4ED53B90" w14:textId="6CDD828D" w:rsidR="009B24EC" w:rsidRDefault="00620920" w:rsidP="00E80169">
      <w:pPr>
        <w:spacing w:line="360" w:lineRule="auto"/>
        <w:jc w:val="center"/>
        <w:rPr>
          <w:rFonts w:ascii="Times New Roman" w:hAnsi="Times New Roman" w:cs="Times New Roman"/>
          <w:sz w:val="40"/>
          <w:szCs w:val="40"/>
        </w:rPr>
      </w:pPr>
      <w:r>
        <w:rPr>
          <w:rFonts w:ascii="Times New Roman" w:hAnsi="Times New Roman" w:cs="Times New Roman"/>
          <w:sz w:val="40"/>
          <w:szCs w:val="40"/>
        </w:rPr>
        <w:t>Cross-Regional and Cross-Species Analysis of</w:t>
      </w:r>
      <w:r w:rsidR="00A514F1">
        <w:rPr>
          <w:rFonts w:ascii="Times New Roman" w:hAnsi="Times New Roman" w:cs="Times New Roman"/>
          <w:sz w:val="40"/>
          <w:szCs w:val="40"/>
        </w:rPr>
        <w:t xml:space="preserve"> Gene Expression Changes at the Perinatal Boundary in Human Brain Development</w:t>
      </w:r>
    </w:p>
    <w:p w14:paraId="49A06130" w14:textId="7C436D9A" w:rsidR="00E80169" w:rsidRDefault="005472A6" w:rsidP="00E80169">
      <w:pPr>
        <w:spacing w:line="360" w:lineRule="auto"/>
        <w:jc w:val="center"/>
        <w:rPr>
          <w:rFonts w:ascii="Times New Roman" w:hAnsi="Times New Roman" w:cs="Times New Roman"/>
        </w:rPr>
      </w:pPr>
      <w:r>
        <w:rPr>
          <w:rFonts w:ascii="Times New Roman" w:hAnsi="Times New Roman" w:cs="Times New Roman"/>
        </w:rPr>
        <w:t>Connor McPhan</w:t>
      </w:r>
    </w:p>
    <w:p w14:paraId="7DE598AB" w14:textId="69F6AC4E" w:rsidR="005472A6" w:rsidRDefault="005472A6" w:rsidP="00E80169">
      <w:pPr>
        <w:spacing w:line="360" w:lineRule="auto"/>
        <w:jc w:val="center"/>
        <w:rPr>
          <w:rFonts w:ascii="Times New Roman" w:hAnsi="Times New Roman" w:cs="Times New Roman"/>
        </w:rPr>
      </w:pPr>
      <w:r>
        <w:rPr>
          <w:rFonts w:ascii="Times New Roman" w:hAnsi="Times New Roman" w:cs="Times New Roman"/>
        </w:rPr>
        <w:t>Supervised by Chuck Herring, Ryan Lister</w:t>
      </w:r>
    </w:p>
    <w:p w14:paraId="3EC8F3FD" w14:textId="347945D0" w:rsidR="005472A6" w:rsidRDefault="005472A6" w:rsidP="00E80169">
      <w:pPr>
        <w:spacing w:line="360" w:lineRule="auto"/>
        <w:jc w:val="center"/>
        <w:rPr>
          <w:rFonts w:ascii="Times New Roman" w:hAnsi="Times New Roman" w:cs="Times New Roman"/>
        </w:rPr>
      </w:pPr>
      <w:r>
        <w:rPr>
          <w:rFonts w:ascii="Times New Roman" w:hAnsi="Times New Roman" w:cs="Times New Roman"/>
        </w:rPr>
        <w:t>Formatting guide:</w:t>
      </w:r>
      <w:r w:rsidR="00BB10FE">
        <w:rPr>
          <w:rFonts w:ascii="Times New Roman" w:hAnsi="Times New Roman" w:cs="Times New Roman"/>
        </w:rPr>
        <w:t xml:space="preserve"> </w:t>
      </w:r>
      <w:hyperlink r:id="rId7" w:history="1">
        <w:r w:rsidR="00BB10FE" w:rsidRPr="00BB10FE">
          <w:rPr>
            <w:rStyle w:val="Hyperlink"/>
            <w:rFonts w:ascii="Times New Roman" w:hAnsi="Times New Roman" w:cs="Times New Roman"/>
          </w:rPr>
          <w:t>Bioinformatics</w:t>
        </w:r>
      </w:hyperlink>
    </w:p>
    <w:p w14:paraId="42B11AE2" w14:textId="77777777" w:rsidR="005472A6" w:rsidRDefault="005472A6" w:rsidP="00E80169">
      <w:pPr>
        <w:spacing w:line="360" w:lineRule="auto"/>
        <w:jc w:val="center"/>
        <w:rPr>
          <w:rFonts w:ascii="Times New Roman" w:hAnsi="Times New Roman" w:cs="Times New Roman"/>
        </w:rPr>
      </w:pPr>
    </w:p>
    <w:p w14:paraId="6E702A43" w14:textId="79657B9D" w:rsidR="005472A6" w:rsidRDefault="005472A6" w:rsidP="00E80169">
      <w:pPr>
        <w:spacing w:line="360" w:lineRule="auto"/>
        <w:jc w:val="center"/>
        <w:rPr>
          <w:rFonts w:ascii="Times New Roman" w:hAnsi="Times New Roman" w:cs="Times New Roman"/>
        </w:rPr>
      </w:pPr>
      <w:r>
        <w:rPr>
          <w:rFonts w:ascii="Times New Roman" w:hAnsi="Times New Roman" w:cs="Times New Roman"/>
        </w:rPr>
        <w:t>This paper is submitted in partial fulfilment of the requirements for a</w:t>
      </w:r>
    </w:p>
    <w:p w14:paraId="65183186" w14:textId="0377C674" w:rsidR="005472A6" w:rsidRDefault="005472A6" w:rsidP="00E80169">
      <w:pPr>
        <w:spacing w:line="360" w:lineRule="auto"/>
        <w:jc w:val="center"/>
        <w:rPr>
          <w:rFonts w:ascii="Times New Roman" w:hAnsi="Times New Roman" w:cs="Times New Roman"/>
        </w:rPr>
      </w:pPr>
      <w:r>
        <w:rPr>
          <w:rFonts w:ascii="Times New Roman" w:hAnsi="Times New Roman" w:cs="Times New Roman"/>
        </w:rPr>
        <w:t>Master of Bioinformatics</w:t>
      </w:r>
    </w:p>
    <w:p w14:paraId="4D79A9C9" w14:textId="6FEF6B54" w:rsidR="005472A6" w:rsidRDefault="005472A6" w:rsidP="00E80169">
      <w:pPr>
        <w:spacing w:line="360" w:lineRule="auto"/>
        <w:jc w:val="center"/>
        <w:rPr>
          <w:rFonts w:ascii="Times New Roman" w:hAnsi="Times New Roman" w:cs="Times New Roman"/>
        </w:rPr>
      </w:pPr>
      <w:r>
        <w:rPr>
          <w:rFonts w:ascii="Times New Roman" w:hAnsi="Times New Roman" w:cs="Times New Roman"/>
        </w:rPr>
        <w:t xml:space="preserve">SCIE5574 </w:t>
      </w:r>
      <w:proofErr w:type="gramStart"/>
      <w:r>
        <w:rPr>
          <w:rFonts w:ascii="Times New Roman" w:hAnsi="Times New Roman" w:cs="Times New Roman"/>
        </w:rPr>
        <w:t>Masters</w:t>
      </w:r>
      <w:proofErr w:type="gramEnd"/>
      <w:r>
        <w:rPr>
          <w:rFonts w:ascii="Times New Roman" w:hAnsi="Times New Roman" w:cs="Times New Roman"/>
        </w:rPr>
        <w:t xml:space="preserve"> Research Dissertation</w:t>
      </w:r>
    </w:p>
    <w:p w14:paraId="376D3FB7" w14:textId="2CE8E2F0" w:rsidR="005472A6" w:rsidRDefault="005472A6" w:rsidP="00E80169">
      <w:pPr>
        <w:spacing w:line="360" w:lineRule="auto"/>
        <w:jc w:val="center"/>
        <w:rPr>
          <w:rFonts w:ascii="Times New Roman" w:hAnsi="Times New Roman" w:cs="Times New Roman"/>
        </w:rPr>
      </w:pPr>
      <w:r w:rsidRPr="00EC3558">
        <w:rPr>
          <w:rFonts w:ascii="Times New Roman" w:hAnsi="Times New Roman" w:cs="Times New Roman"/>
        </w:rPr>
        <w:t>UWA School of Agriculture and Environment</w:t>
      </w:r>
    </w:p>
    <w:p w14:paraId="06AF0952" w14:textId="34227B4C" w:rsidR="005472A6" w:rsidRDefault="005472A6" w:rsidP="00E80169">
      <w:pPr>
        <w:spacing w:line="360" w:lineRule="auto"/>
        <w:jc w:val="center"/>
        <w:rPr>
          <w:rFonts w:ascii="Times New Roman" w:hAnsi="Times New Roman" w:cs="Times New Roman"/>
        </w:rPr>
      </w:pPr>
      <w:r>
        <w:rPr>
          <w:rFonts w:ascii="Times New Roman" w:hAnsi="Times New Roman" w:cs="Times New Roman"/>
        </w:rPr>
        <w:t>The University of Western Australia</w:t>
      </w:r>
    </w:p>
    <w:p w14:paraId="34888434" w14:textId="58B99100" w:rsidR="005472A6" w:rsidRDefault="005472A6" w:rsidP="00E80169">
      <w:pPr>
        <w:spacing w:line="360" w:lineRule="auto"/>
        <w:jc w:val="center"/>
        <w:rPr>
          <w:rFonts w:ascii="Times New Roman" w:hAnsi="Times New Roman" w:cs="Times New Roman"/>
        </w:rPr>
      </w:pPr>
      <w:r>
        <w:rPr>
          <w:rFonts w:ascii="Times New Roman" w:hAnsi="Times New Roman" w:cs="Times New Roman"/>
        </w:rPr>
        <w:t>May 2025</w:t>
      </w:r>
    </w:p>
    <w:p w14:paraId="2E1FAA2E" w14:textId="77777777" w:rsidR="005472A6" w:rsidRDefault="005472A6" w:rsidP="00E80169">
      <w:pPr>
        <w:spacing w:line="360" w:lineRule="auto"/>
        <w:jc w:val="center"/>
        <w:rPr>
          <w:rFonts w:ascii="Times New Roman" w:hAnsi="Times New Roman" w:cs="Times New Roman"/>
        </w:rPr>
      </w:pPr>
    </w:p>
    <w:p w14:paraId="4D05D136" w14:textId="7DC08BC9" w:rsidR="005472A6" w:rsidRDefault="005472A6" w:rsidP="00E80169">
      <w:pPr>
        <w:spacing w:line="360" w:lineRule="auto"/>
        <w:jc w:val="center"/>
        <w:rPr>
          <w:rFonts w:ascii="Times New Roman" w:hAnsi="Times New Roman" w:cs="Times New Roman"/>
        </w:rPr>
      </w:pPr>
      <w:r w:rsidRPr="0082386A">
        <w:rPr>
          <w:rFonts w:ascii="Times New Roman" w:hAnsi="Times New Roman" w:cs="Times New Roman"/>
        </w:rPr>
        <w:t>Actual word count:</w:t>
      </w:r>
      <w:r>
        <w:rPr>
          <w:rFonts w:ascii="Times New Roman" w:hAnsi="Times New Roman" w:cs="Times New Roman"/>
        </w:rPr>
        <w:t xml:space="preserve"> </w:t>
      </w:r>
      <w:r w:rsidR="0082386A">
        <w:rPr>
          <w:rFonts w:ascii="Times New Roman" w:hAnsi="Times New Roman" w:cs="Times New Roman"/>
        </w:rPr>
        <w:t>5251</w:t>
      </w:r>
    </w:p>
    <w:p w14:paraId="09910211" w14:textId="77777777" w:rsidR="00BC4312" w:rsidRDefault="00BC4312" w:rsidP="00E80169">
      <w:pPr>
        <w:spacing w:line="360" w:lineRule="auto"/>
        <w:jc w:val="center"/>
        <w:rPr>
          <w:rFonts w:ascii="Times New Roman" w:hAnsi="Times New Roman" w:cs="Times New Roman"/>
        </w:rPr>
      </w:pPr>
    </w:p>
    <w:p w14:paraId="42754C4E" w14:textId="77777777" w:rsidR="00BC4312" w:rsidRDefault="00BC4312" w:rsidP="00E80169">
      <w:pPr>
        <w:spacing w:line="360" w:lineRule="auto"/>
        <w:jc w:val="center"/>
        <w:rPr>
          <w:rFonts w:ascii="Times New Roman" w:hAnsi="Times New Roman" w:cs="Times New Roman"/>
        </w:rPr>
      </w:pPr>
    </w:p>
    <w:p w14:paraId="136C157D" w14:textId="77777777" w:rsidR="00BC4312" w:rsidRDefault="00BC4312" w:rsidP="00E80169">
      <w:pPr>
        <w:spacing w:line="360" w:lineRule="auto"/>
        <w:jc w:val="center"/>
        <w:rPr>
          <w:rFonts w:ascii="Times New Roman" w:hAnsi="Times New Roman" w:cs="Times New Roman"/>
        </w:rPr>
      </w:pPr>
    </w:p>
    <w:p w14:paraId="55B5CFDC" w14:textId="77777777" w:rsidR="00BC4312" w:rsidRDefault="00BC4312" w:rsidP="00E80169">
      <w:pPr>
        <w:spacing w:line="360" w:lineRule="auto"/>
        <w:jc w:val="center"/>
        <w:rPr>
          <w:rFonts w:ascii="Times New Roman" w:hAnsi="Times New Roman" w:cs="Times New Roman"/>
        </w:rPr>
      </w:pPr>
    </w:p>
    <w:p w14:paraId="3C33BFAF" w14:textId="77777777" w:rsidR="00BC4312" w:rsidRDefault="00BC4312" w:rsidP="00A514F1">
      <w:pPr>
        <w:spacing w:line="360" w:lineRule="auto"/>
        <w:rPr>
          <w:rFonts w:ascii="Times New Roman" w:hAnsi="Times New Roman" w:cs="Times New Roman"/>
        </w:rPr>
      </w:pPr>
    </w:p>
    <w:p w14:paraId="634F62FB" w14:textId="0D2DF52F" w:rsidR="009C6F05" w:rsidRDefault="009C6F05" w:rsidP="4C5E276C">
      <w:pPr>
        <w:spacing w:line="360" w:lineRule="auto"/>
        <w:rPr>
          <w:rFonts w:ascii="Times New Roman" w:hAnsi="Times New Roman" w:cs="Times New Roman"/>
          <w:b/>
          <w:bCs/>
        </w:rPr>
      </w:pPr>
      <w:r>
        <w:rPr>
          <w:rFonts w:ascii="Times New Roman" w:hAnsi="Times New Roman" w:cs="Times New Roman"/>
          <w:b/>
          <w:bCs/>
        </w:rPr>
        <w:lastRenderedPageBreak/>
        <w:t>Abstract</w:t>
      </w:r>
    </w:p>
    <w:p w14:paraId="546579C5" w14:textId="33C110AE" w:rsidR="002C54B6" w:rsidRPr="002C54B6" w:rsidRDefault="00AF080C" w:rsidP="4C5E276C">
      <w:pPr>
        <w:spacing w:line="360" w:lineRule="auto"/>
        <w:rPr>
          <w:rFonts w:ascii="Times New Roman" w:hAnsi="Times New Roman" w:cs="Times New Roman"/>
        </w:rPr>
      </w:pPr>
      <w:r>
        <w:rPr>
          <w:rFonts w:ascii="Times New Roman" w:hAnsi="Times New Roman" w:cs="Times New Roman"/>
        </w:rPr>
        <w:t xml:space="preserve">Sweeping transcriptomic changes occur around birth in human brain development, with similar changes evident in mice at eye-opening. Although this period is likely to be critical for normal brain development, the changes that occur there are not well characterized. We used single-nucleus RNA-seq datasets from prior studies to investigate the </w:t>
      </w:r>
      <w:r w:rsidR="00620920">
        <w:rPr>
          <w:rFonts w:ascii="Times New Roman" w:hAnsi="Times New Roman" w:cs="Times New Roman"/>
        </w:rPr>
        <w:t>gene expression changes</w:t>
      </w:r>
      <w:r>
        <w:rPr>
          <w:rFonts w:ascii="Times New Roman" w:hAnsi="Times New Roman" w:cs="Times New Roman"/>
        </w:rPr>
        <w:t xml:space="preserve"> underlying this period, comparing them across different regions of the brain, different species and different cell types. We find that the expression changes occurring at birth in humans, mice and opossums are similar and may extend through to eye-opening in the rodent species. Further, we present evidence for the possible involvement of </w:t>
      </w:r>
      <w:proofErr w:type="spellStart"/>
      <w:r>
        <w:rPr>
          <w:rFonts w:ascii="Times New Roman" w:hAnsi="Times New Roman" w:cs="Times New Roman"/>
        </w:rPr>
        <w:t>Kruppel</w:t>
      </w:r>
      <w:proofErr w:type="spellEnd"/>
      <w:r>
        <w:rPr>
          <w:rFonts w:ascii="Times New Roman" w:hAnsi="Times New Roman" w:cs="Times New Roman"/>
        </w:rPr>
        <w:t xml:space="preserve">-like factors and </w:t>
      </w:r>
      <w:proofErr w:type="spellStart"/>
      <w:r>
        <w:rPr>
          <w:rFonts w:ascii="Times New Roman" w:hAnsi="Times New Roman" w:cs="Times New Roman"/>
        </w:rPr>
        <w:t>Sp</w:t>
      </w:r>
      <w:proofErr w:type="spellEnd"/>
      <w:r>
        <w:rPr>
          <w:rFonts w:ascii="Times New Roman" w:hAnsi="Times New Roman" w:cs="Times New Roman"/>
        </w:rPr>
        <w:t>-like factors in regulating these changes and put forward candidates for the genes driving them based on conserved patterns of expression.</w:t>
      </w:r>
    </w:p>
    <w:p w14:paraId="3B271661" w14:textId="16EB7E0C" w:rsidR="5C45B87F" w:rsidRDefault="5C45B87F" w:rsidP="4C5E276C">
      <w:pPr>
        <w:spacing w:line="360" w:lineRule="auto"/>
        <w:rPr>
          <w:rFonts w:ascii="Times New Roman" w:hAnsi="Times New Roman" w:cs="Times New Roman"/>
          <w:b/>
          <w:bCs/>
        </w:rPr>
      </w:pPr>
      <w:r w:rsidRPr="4C5E276C">
        <w:rPr>
          <w:rFonts w:ascii="Times New Roman" w:hAnsi="Times New Roman" w:cs="Times New Roman"/>
          <w:b/>
          <w:bCs/>
        </w:rPr>
        <w:t>Introduction</w:t>
      </w:r>
    </w:p>
    <w:p w14:paraId="01C03DAB" w14:textId="7E03AB68" w:rsidR="00897FE9" w:rsidRPr="00314D4A" w:rsidRDefault="00E84463" w:rsidP="00314D4A">
      <w:pPr>
        <w:spacing w:line="360" w:lineRule="auto"/>
        <w:rPr>
          <w:rFonts w:ascii="Times New Roman" w:hAnsi="Times New Roman" w:cs="Times New Roman"/>
        </w:rPr>
      </w:pPr>
      <w:r w:rsidRPr="00E84463">
        <w:rPr>
          <w:rFonts w:ascii="Times New Roman" w:hAnsi="Times New Roman" w:cs="Times New Roman"/>
        </w:rPr>
        <w:t xml:space="preserve">Human brain development is an extraordinarily complex process underpinned by ongoing spatiotemporal changes in gene expression which progress in a uniquely protracted manner, extending well into adulthood </w:t>
      </w:r>
      <w:r>
        <w:rPr>
          <w:rFonts w:ascii="Times New Roman" w:hAnsi="Times New Roman" w:cs="Times New Roman"/>
        </w:rPr>
        <w:fldChar w:fldCharType="begin"/>
      </w:r>
      <w:r>
        <w:rPr>
          <w:rFonts w:ascii="Times New Roman" w:hAnsi="Times New Roman" w:cs="Times New Roman"/>
        </w:rPr>
        <w:instrText xml:space="preserve"> ADDIN ZOTERO_ITEM CSL_CITATION {"citationID":"9YESwIT8","properties":{"formattedCitation":"(Li {\\i{}et al.} 2020; Herring {\\i{}et al.} 2022)","plainCitation":"(Li et al. 2020; Herring et al. 2022)","noteIndex":0},"citationItems":[{"id":19,"uris":["http://zotero.org/users/local/edg5ujpK/items/F6KP98K8"],"itemData":{"id":19,"type":"article-journal","abstract":"The remarkable abilities of the human brain are distinctive features that set us apart from other animals. However, our understanding of how the brain has changed in the human lineage remains incomplete, but is essential for understanding cognition, behavior, and brain disorders in humans. Here, we compared the expression trajectory in brain development between humans and rhesus macaques (Macaca mulatta) to explore their divergent transcriptome profiles. Results showed that brain development could be divided into two stages, with a demarcation date in a range between 25 and 26 postconception weeks (PCW) for humans and 17-23PCWfor rhesus macaques, rather than birth time that have been widely used as a uniform demarcation time of neurodevelopment across species. Dynamic network biomarker (DNB) analysis revealed that the two demarcation dates were transition phases during brain development, after which the brain transcriptome profiles underwent critical transitions characterized by highly fluctuating DNB molecules. We also found that changes between early and later brain developmental stages (as defined by the demarcation points) were substantially greater in the human brain than in the macaque brain. To explore the molecular mechanism underlying prolonged timing during early human brain development, we carried out expression heterochrony tests. Results demonstrated that compared to macaques, more heterochronic genes exhibited neoteny during early human brain development, consistent with the delayed demarcation time in the human lineage, and proving that neoteny in human brain development could be traced to the prenatal period. We further constructed transcriptional networks to explore the profile of early human brain development and identified the hub gene RBFOX1 as playing an important role in regulating early brain development. We also found RBFOX1 evolved rapidly in its non-coding regions, indicating that this gene played an important role in human brain evolution. Our findings provide evidence that RBFOX1 is a likely key hub gene in early human brain development and evolution. By comparing gene expression profiles between humans and macaques, we found divergent expression trajectories between the two species, which deepens our understanding of the evolution of the human brain.","container-title":"BMC Evolutionary Biology","DOI":"10.1186/s12862-020-01633-4","ISSN":"1471-2148","issue":"1","journalAbbreviation":"BMC Evol Biol","language":"en","license":"2020 The Author(s)","note":"number: 1\npublisher: BioMed Central","page":"1-16","source":"bmcecolevol-biomedcentral-com.eu1.proxy.openathens.net","title":"Evolution and transition of expression trajectory during human brain development","volume":"20","author":[{"family":"Li","given":"Ming-Li"},{"family":"Tang","given":"Hui"},{"family":"Shao","given":"Yong"},{"family":"Wang","given":"Ming-Shan"},{"family":"Xu","given":"Hai-Bo"},{"family":"Wang","given":"Sheng"},{"family":"Irwin","given":"David M."},{"family":"Adeola","given":"Adeniyi C."},{"family":"Zeng","given":"Tao"},{"family":"Chen","given":"Luonan"},{"family":"Li","given":"Yan"},{"family":"Wu","given":"Dong-Dong"}],"issued":{"date-parts":[["2020",12]]}}},{"id":2,"uris":["http://zotero.org/users/local/edg5ujpK/items/85X3LAA7"],"itemData":{"id":2,"type":"article-journal","abstract":"Human brain development is underpinned by cellular and molecular reconﬁgurations continuing into the third decade of life. To reveal cell dynamics orchestrating neural maturation, we proﬁled human prefrontal cortex gene expression and chromatin accessibility at single-cell resolution from gestation to adulthood. Integrative analyses deﬁne the dynamic trajectories of each cell type, revealing major gene expression reconﬁguration at the prenatal-to-postnatal transition in all cell types followed by continuous reconﬁguration into adulthood and identifying regulatory networks guiding cellular developmental programs, states, and functions. We uncover links between expression dynamics and developmental milestones, characterize the diverse timing of when cells acquire adult-like states, and identify molecular convergence from distinct developmental origins. We further reveal cellular dynamics and their regulators implicated in neurological disorders. Finally, using this reference, we benchmark cell identities and maturation states in organoid models. Together, this captures the dynamic regulatory landscape of human cortical development.","container-title":"Cell","DOI":"10.1016/j.cell.2022.09.039","ISSN":"00928674","issue":"23","journalAbbreviation":"Cell","language":"en","page":"4428-4447.e28","source":"DOI.org (Crossref)","title":"Human prefrontal cortex gene regulatory dynamics from gestation to adulthood at single-cell resolution","volume":"185","author":[{"family":"Herring","given":"Charles A."},{"family":"Simmons","given":"Rebecca K."},{"family":"Freytag","given":"Saskia"},{"family":"Poppe","given":"Daniel"},{"family":"Moffet","given":"Joel J.D."},{"family":"Pflueger","given":"Jahnvi"},{"family":"Buckberry","given":"Sam"},{"family":"Vargas-Landin","given":"Dulce B."},{"family":"Clément","given":"Olivier"},{"family":"Echeverría","given":"Enrique Goñi"},{"family":"Sutton","given":"Gavin J."},{"family":"Alvarez-Franco","given":"Alba"},{"family":"Hou","given":"Rui"},{"family":"Pflueger","given":"Christian"},{"family":"McDonald","given":"Kerrie"},{"family":"Polo","given":"Jose M."},{"family":"Forrest","given":"Alistair R.R."},{"family":"Nowak","given":"Anna K."},{"family":"Voineagu","given":"Irina"},{"family":"Martelotto","given":"Luciano"},{"family":"Lister","given":"Ryan"}],"issued":{"date-parts":[["2022",11]]}}}],"schema":"https://github.com/citation-style-language/schema/raw/master/csl-citation.json"} </w:instrText>
      </w:r>
      <w:r>
        <w:rPr>
          <w:rFonts w:ascii="Times New Roman" w:hAnsi="Times New Roman" w:cs="Times New Roman"/>
        </w:rPr>
        <w:fldChar w:fldCharType="separate"/>
      </w:r>
      <w:r w:rsidRPr="00E84463">
        <w:rPr>
          <w:rFonts w:ascii="Times New Roman" w:hAnsi="Times New Roman" w:cs="Times New Roman"/>
          <w:kern w:val="0"/>
        </w:rPr>
        <w:t xml:space="preserve">(Li </w:t>
      </w:r>
      <w:r w:rsidRPr="00E84463">
        <w:rPr>
          <w:rFonts w:ascii="Times New Roman" w:hAnsi="Times New Roman" w:cs="Times New Roman"/>
          <w:i/>
          <w:iCs/>
          <w:kern w:val="0"/>
        </w:rPr>
        <w:t>et al.</w:t>
      </w:r>
      <w:r w:rsidRPr="00E84463">
        <w:rPr>
          <w:rFonts w:ascii="Times New Roman" w:hAnsi="Times New Roman" w:cs="Times New Roman"/>
          <w:kern w:val="0"/>
        </w:rPr>
        <w:t xml:space="preserve"> 2020; Herring </w:t>
      </w:r>
      <w:r w:rsidRPr="00E84463">
        <w:rPr>
          <w:rFonts w:ascii="Times New Roman" w:hAnsi="Times New Roman" w:cs="Times New Roman"/>
          <w:i/>
          <w:iCs/>
          <w:kern w:val="0"/>
        </w:rPr>
        <w:t>et al.</w:t>
      </w:r>
      <w:r w:rsidRPr="00E84463">
        <w:rPr>
          <w:rFonts w:ascii="Times New Roman" w:hAnsi="Times New Roman" w:cs="Times New Roman"/>
          <w:kern w:val="0"/>
        </w:rPr>
        <w:t xml:space="preserve"> 2022)</w:t>
      </w:r>
      <w:r>
        <w:rPr>
          <w:rFonts w:ascii="Times New Roman" w:hAnsi="Times New Roman" w:cs="Times New Roman"/>
        </w:rPr>
        <w:fldChar w:fldCharType="end"/>
      </w:r>
      <w:r>
        <w:rPr>
          <w:rFonts w:ascii="Times New Roman" w:hAnsi="Times New Roman" w:cs="Times New Roman"/>
        </w:rPr>
        <w:t>. Previous studies examining changes in gene expression over the course of development have consistently described a period of rapid change</w:t>
      </w:r>
      <w:r w:rsidR="00F67F0C">
        <w:rPr>
          <w:rFonts w:ascii="Times New Roman" w:hAnsi="Times New Roman" w:cs="Times New Roman"/>
        </w:rPr>
        <w:t xml:space="preserve"> </w:t>
      </w:r>
      <w:r>
        <w:rPr>
          <w:rFonts w:ascii="Times New Roman" w:hAnsi="Times New Roman" w:cs="Times New Roman"/>
        </w:rPr>
        <w:t>in the brain occurring around birth</w:t>
      </w:r>
      <w:r w:rsidR="00953FDB">
        <w:rPr>
          <w:rFonts w:ascii="Times New Roman" w:hAnsi="Times New Roman" w:cs="Times New Roman"/>
        </w:rPr>
        <w:t xml:space="preserve"> in humans</w:t>
      </w:r>
      <w:r w:rsidR="00844009">
        <w:rPr>
          <w:rFonts w:ascii="Times New Roman" w:hAnsi="Times New Roman" w:cs="Times New Roman"/>
        </w:rPr>
        <w:t xml:space="preserve"> and non-human primates</w:t>
      </w:r>
      <w:r w:rsidR="00F67F0C">
        <w:rPr>
          <w:rFonts w:ascii="Times New Roman" w:hAnsi="Times New Roman" w:cs="Times New Roman"/>
        </w:rPr>
        <w:t xml:space="preserve">, </w:t>
      </w:r>
      <w:r w:rsidR="00844009">
        <w:rPr>
          <w:rFonts w:ascii="Times New Roman" w:hAnsi="Times New Roman" w:cs="Times New Roman"/>
        </w:rPr>
        <w:t>extending across brain regions, cell types and sub-types, and linked to the transition from the prenatal to postnatal environment</w:t>
      </w:r>
      <w:r>
        <w:rPr>
          <w:rFonts w:ascii="Times New Roman" w:hAnsi="Times New Roman" w:cs="Times New Roman"/>
        </w:rPr>
        <w:t xml:space="preserve"> </w:t>
      </w:r>
      <w:r w:rsidR="00953FDB">
        <w:rPr>
          <w:rFonts w:ascii="Times New Roman" w:hAnsi="Times New Roman" w:cs="Times New Roman"/>
        </w:rPr>
        <w:fldChar w:fldCharType="begin"/>
      </w:r>
      <w:r w:rsidR="00953FDB">
        <w:rPr>
          <w:rFonts w:ascii="Times New Roman" w:hAnsi="Times New Roman" w:cs="Times New Roman"/>
        </w:rPr>
        <w:instrText xml:space="preserve"> ADDIN ZOTERO_ITEM CSL_CITATION {"citationID":"e70YTbUE","properties":{"formattedCitation":"(Bakken {\\i{}et al.} 2016; Li {\\i{}et al.} 2018; Zhu {\\i{}et al.} 2018; Herring {\\i{}et al.} 2022)","plainCitation":"(Bakken et al. 2016; Li et al. 2018; Zhu et al. 2018; Herring et al. 2022)","noteIndex":0},"citationItems":[{"id":22,"uris":["http://zotero.org/users/local/edg5ujpK/items/XZWG9PQD"],"itemData":{"id":22,"type":"article-journal","abstract":"The transcriptional underpinnings of brain development remain poorly understood, particularly in humans and closely related non-human primates. We describe a high-resolution transcriptional atlas of rhesus monkey (Macaca mulatta) brain development that combines dense temporal sampling of prenatal and postnatal periods with fine anatomical division of cortical and subcortical regions associated with human neuropsychiatric disease. Gene expression changes more rapidly before birth, both in progenitor cells and maturing neurons. Cortical layers and areas acquire adult-like molecular profiles surprisingly late in postnatal development. Disparate cell populations exhibit distinct developmental timing of gene expression, but also unexpected synchrony of processes underlying neural circuit construction including cell projection and adhesion. Candidate risk genes for neurodevelopmental disorders including primary microcephaly, autism spectrum disorder, intellectual disability, and schizophrenia show disease-specific spatiotemporal enrichment within developing neocortex. Human developmental expression trajectories are more similar to monkey than rodent, although approximately 9% of genes show human-specific regulation with evidence for prolonged maturation or neoteny compared to monkey.","container-title":"Nature","DOI":"10.1038/nature18637","ISSN":"1476-4687","issue":"7612","language":"en","license":"2016 Springer Nature Limited","note":"publisher: Nature Publishing Group","page":"367-375","source":"www.nature.com","title":"A comprehensive transcriptional map of primate brain development","volume":"535","author":[{"family":"Bakken","given":"Trygve E."},{"family":"Miller","given":"Jeremy A."},{"family":"Ding","given":"Song-Lin"},{"family":"Sunkin","given":"Susan M."},{"family":"Smith","given":"Kimberly A."},{"family":"Ng","given":"Lydia"},{"family":"Szafer","given":"Aaron"},{"family":"Dalley","given":"Rachel A."},{"family":"Royall","given":"Joshua J."},{"family":"Lemon","given":"Tracy"},{"family":"Shapouri","given":"Sheila"},{"family":"Aiona","given":"Kaylynn"},{"family":"Arnold","given":"James"},{"family":"Bennett","given":"Jeffrey L."},{"family":"Bertagnolli","given":"Darren"},{"family":"Bickley","given":"Kristopher"},{"family":"Boe","given":"Andrew"},{"family":"Brouner","given":"Krissy"},{"family":"Butler","given":"Stephanie"},{"family":"Byrnes","given":"Emi"},{"family":"Caldejon","given":"Shiella"},{"family":"Carey","given":"Anita"},{"family":"Cate","given":"Shelby"},{"family":"Chapin","given":"Mike"},{"family":"Chen","given":"Jefferey"},{"family":"Dee","given":"Nick"},{"family":"Desta","given":"Tsega"},{"family":"Dolbeare","given":"Tim A."},{"family":"Dotson","given":"Nadia"},{"family":"Ebbert","given":"Amanda"},{"family":"Fulfs","given":"Erich"},{"family":"Gee","given":"Garrett"},{"family":"Gilbert","given":"Terri L."},{"family":"Goldy","given":"Jeff"},{"family":"Gourley","given":"Lindsey"},{"family":"Gregor","given":"Ben"},{"family":"Gu","given":"Guangyu"},{"family":"Hall","given":"Jon"},{"family":"Haradon","given":"Zeb"},{"family":"Haynor","given":"David R."},{"family":"Hejazinia","given":"Nika"},{"family":"Hoerder-Suabedissen","given":"Anna"},{"family":"Howard","given":"Robert"},{"family":"Jochim","given":"Jay"},{"family":"Kinnunen","given":"Marty"},{"family":"Kriedberg","given":"Ali"},{"family":"Kuan","given":"Chihchau L."},{"family":"Lau","given":"Christopher"},{"family":"Lee","given":"Chang-Kyu"},{"family":"Lee","given":"Felix"},{"family":"Luong","given":"Lon"},{"family":"Mastan","given":"Naveed"},{"family":"May","given":"Ryan"},{"family":"Melchor","given":"Jose"},{"family":"Mosqueda","given":"Nerick"},{"family":"Mott","given":"Erika"},{"family":"Ngo","given":"Kiet"},{"family":"Nyhus","given":"Julie"},{"family":"Oldre","given":"Aaron"},{"family":"Olson","given":"Eric"},{"family":"Parente","given":"Jody"},{"family":"Parker","given":"Patrick D."},{"family":"Parry","given":"Sheana"},{"family":"Pendergraft","given":"Julie"},{"family":"Potekhina","given":"Lydia"},{"family":"Reding","given":"Melissa"},{"family":"Riley","given":"Zackery L."},{"family":"Roberts","given":"Tyson"},{"family":"Rogers","given":"Brandon"},{"family":"Roll","given":"Kate"},{"family":"Rosen","given":"David"},{"family":"Sandman","given":"David"},{"family":"Sarreal","given":"Melaine"},{"family":"Shapovalova","given":"Nadiya"},{"family":"Shi","given":"Shu"},{"family":"Sjoquist","given":"Nathan"},{"family":"Sodt","given":"Andy J."},{"family":"Townsend","given":"Robbie"},{"family":"Velasquez","given":"Lissette"},{"family":"Wagley","given":"Udi"},{"family":"Wakeman","given":"Wayne B."},{"family":"White","given":"Cassandra"},{"family":"Bennett","given":"Crissa"},{"family":"Wu","given":"Jennifer"},{"family":"Young","given":"Rob"},{"family":"Youngstrom","given":"Brian L."},{"family":"Wohnoutka","given":"Paul"},{"family":"Gibbs","given":"Richard A."},{"family":"Rogers","given":"Jeffrey"},{"family":"Hohmann","given":"John G."},{"family":"Hawrylycz","given":"Michael J."},{"family":"Hevner","given":"Robert F."},{"family":"Molnár","given":"Zoltán"},{"family":"Phillips","given":"John W."},{"family":"Dang","given":"Chinh"},{"family":"Jones","given":"Allan R."},{"family":"Amaral","given":"David G."},{"family":"Bernard","given":"Amy"},{"family":"Lein","given":"Ed S."}],"issued":{"date-parts":[["2016",7]]}}},{"id":5,"uris":["http://zotero.org/users/local/edg5ujpK/items/W43RH444"],"itemData":{"id":5,"type":"article-journal","abstract":"To broaden our understanding of human neurodevelopment, we profiled transcriptomic and epigenomic landscapes across brain regions and/or cell types for the entire span of prenatal and postnatal development. Integrative analysis revealed temporal, regional, sex, and cell type–specific dynamics. We observed a global transcriptomic cup-shaped pattern, characterized by a late fetal transition associated with sharply decreased regional differences and changes in cellular composition and maturation, followed by a reversal in childhood-adolescence, and accompanied by epigenomic reorganizations. Analysis of gene coexpression modules revealed relationships with epigenomic regulation and neurodevelopmental processes. Genes with genetic associations to brain-based traits and neuropsychiatric disorders (including MEF2C, SATB2, SOX5, TCF4, and TSHZ3) converged in a small number of modules and distinct cell types, revealing insights into neurodevelopment and the genomic basis of neuropsychiatric risks.","container-title":"Science (New York, N.Y.)","DOI":"10.1126/science.aat7615","ISSN":"0036-8075","issue":"6420","journalAbbreviation":"Science","note":"PMID: 30545854\nPMCID: PMC6413317","page":"eaat7615","source":"PubMed Central","title":"Integrative functional genomic analysis of human brain development and neuropsychiatric risks","volume":"362","author":[{"family":"Li","given":"Mingfeng"},{"family":"Santpere","given":"Gabriel"},{"family":"Kawasawa","given":"Yuka Imamura"},{"family":"Evgrafov","given":"Oleg V."},{"family":"Gulden","given":"Forrest O."},{"family":"Pochareddy","given":"Sirisha"},{"family":"Sunkin","given":"Susan M."},{"family":"Li","given":"Zhen"},{"family":"Shin","given":"Yurae"},{"family":"Zhu","given":"Ying"},{"family":"Sousa","given":"André M. M."},{"family":"Werling","given":"Donna M."},{"family":"Kitchen","given":"Robert R."},{"family":"Kang","given":"Hyo Jung"},{"family":"Pletikos","given":"Mihovil"},{"family":"Choi","given":"Jinmyung"},{"family":"Muchnik","given":"Sydney"},{"family":"Xu","given":"Xuming"},{"family":"Wang","given":"Daifeng"},{"family":"Lorente-Galdos","given":"Belen"},{"family":"Liu","given":"Shuang"},{"family":"Giusti-Rodríguez","given":"Paola"},{"family":"Won","given":"Hyejung"},{"family":"Leeuw","given":"Christiaan A.","non-dropping-particle":"de"},{"family":"Pardiñas","given":"Antonio F."},{"family":"Hu","given":"Ming"},{"family":"Jin","given":"Fulai"},{"family":"Li","given":"Yun"},{"family":"Owen","given":"Michael J."},{"family":"O’Donovan","given":"Michael C."},{"family":"Walters","given":"James T. R."},{"family":"Posthuma","given":"Danielle"},{"family":"Reimers","given":"Mark A."},{"family":"Levitt","given":"Pat"},{"family":"Weinberger","given":"Daniel R."},{"family":"Hyde","given":"Thomas M."},{"family":"Kleinman","given":"Joel E."},{"family":"Geschwind","given":"Daniel H."},{"family":"Hawrylycz","given":"Michael J."},{"family":"State","given":"Matthew W."},{"family":"Sanders","given":"Stephan J."},{"family":"Sullivan","given":"Patrick F."},{"family":"Gerstein","given":"Mark B."},{"family":"Lein","given":"Ed S."},{"family":"Knowles","given":"James A."},{"family":"Sestan","given":"Nenad"}],"issued":{"date-parts":[["2018",12,14]]}}},{"id":3,"uris":["http://zotero.org/users/local/edg5ujpK/items/88GXZHBF"],"itemData":{"id":3,"type":"article-journal","abstract":"Human nervous system development is an intricate and protracted process that requires precise spatiotemporal transcriptional regulation. We generated tissue-level and single-cell transcriptomic data from up to 16 brain regions covering prenatal and postnatal rhesus macaque development. Integrative analysis with complementary human data revealed that global intraspecies (ontogenetic) and interspecies (phylogenetic) regional transcriptomic differences exhibit concerted cup-shaped patterns, with a late fetal-to-infancy (perinatal) convergence. Prenatal neocortical transcriptomic patterns revealed transient topographic gradients, whereas postnatal patterns largely reflected functional hierarchy. Genes exhibiting heterotopic and heterochronic divergence included those transiently enriched in the prenatal prefrontal cortex or linked to autism spectrum disorder and schizophrenia. Our findings shed light on transcriptomic programs underlying the evolution of human brain development and the pathogenesis of neuropsychiatric disorders.","container-title":"Science","DOI":"10.1126/science.aat8077","issue":"6420","note":"publisher: American Association for the Advancement of Science","page":"eaat8077","source":"science.org (Atypon)","title":"Spatiotemporal transcriptomic divergence across human and macaque brain development","volume":"362","author":[{"family":"Zhu","given":"Ying"},{"family":"Sousa","given":"André M. M."},{"family":"Gao","given":"Tianliuyun"},{"family":"Skarica","given":"Mario"},{"family":"Li","given":"Mingfeng"},{"family":"Santpere","given":"Gabriel"},{"family":"Esteller-Cucala","given":"Paula"},{"family":"Juan","given":"David"},{"family":"Ferrández-Peral","given":"Luis"},{"family":"Gulden","given":"Forrest O."},{"family":"Yang","given":"Mo"},{"family":"Miller","given":"Daniel J."},{"family":"Marques-Bonet","given":"Tomas"},{"family":"Imamura Kawasawa","given":"Yuka"},{"family":"Zhao","given":"Hongyu"},{"family":"Sestan","given":"Nenad"}],"issued":{"date-parts":[["2018",12,14]]}}},{"id":2,"uris":["http://zotero.org/users/local/edg5ujpK/items/85X3LAA7"],"itemData":{"id":2,"type":"article-journal","abstract":"Human brain development is underpinned by cellular and molecular reconﬁgurations continuing into the third decade of life. To reveal cell dynamics orchestrating neural maturation, we proﬁled human prefrontal cortex gene expression and chromatin accessibility at single-cell resolution from gestation to adulthood. Integrative analyses deﬁne the dynamic trajectories of each cell type, revealing major gene expression reconﬁguration at the prenatal-to-postnatal transition in all cell types followed by continuous reconﬁguration into adulthood and identifying regulatory networks guiding cellular developmental programs, states, and functions. We uncover links between expression dynamics and developmental milestones, characterize the diverse timing of when cells acquire adult-like states, and identify molecular convergence from distinct developmental origins. We further reveal cellular dynamics and their regulators implicated in neurological disorders. Finally, using this reference, we benchmark cell identities and maturation states in organoid models. Together, this captures the dynamic regulatory landscape of human cortical development.","container-title":"Cell","DOI":"10.1016/j.cell.2022.09.039","ISSN":"00928674","issue":"23","journalAbbreviation":"Cell","language":"en","page":"4428-4447.e28","source":"DOI.org (Crossref)","title":"Human prefrontal cortex gene regulatory dynamics from gestation to adulthood at single-cell resolution","volume":"185","author":[{"family":"Herring","given":"Charles A."},{"family":"Simmons","given":"Rebecca K."},{"family":"Freytag","given":"Saskia"},{"family":"Poppe","given":"Daniel"},{"family":"Moffet","given":"Joel J.D."},{"family":"Pflueger","given":"Jahnvi"},{"family":"Buckberry","given":"Sam"},{"family":"Vargas-Landin","given":"Dulce B."},{"family":"Clément","given":"Olivier"},{"family":"Echeverría","given":"Enrique Goñi"},{"family":"Sutton","given":"Gavin J."},{"family":"Alvarez-Franco","given":"Alba"},{"family":"Hou","given":"Rui"},{"family":"Pflueger","given":"Christian"},{"family":"McDonald","given":"Kerrie"},{"family":"Polo","given":"Jose M."},{"family":"Forrest","given":"Alistair R.R."},{"family":"Nowak","given":"Anna K."},{"family":"Voineagu","given":"Irina"},{"family":"Martelotto","given":"Luciano"},{"family":"Lister","given":"Ryan"}],"issued":{"date-parts":[["2022",11]]}}}],"schema":"https://github.com/citation-style-language/schema/raw/master/csl-citation.json"} </w:instrText>
      </w:r>
      <w:r w:rsidR="00953FDB">
        <w:rPr>
          <w:rFonts w:ascii="Times New Roman" w:hAnsi="Times New Roman" w:cs="Times New Roman"/>
        </w:rPr>
        <w:fldChar w:fldCharType="separate"/>
      </w:r>
      <w:r w:rsidR="00953FDB" w:rsidRPr="00953FDB">
        <w:rPr>
          <w:rFonts w:ascii="Times New Roman" w:hAnsi="Times New Roman" w:cs="Times New Roman"/>
          <w:kern w:val="0"/>
        </w:rPr>
        <w:t xml:space="preserve">(Bakken </w:t>
      </w:r>
      <w:r w:rsidR="00953FDB" w:rsidRPr="00953FDB">
        <w:rPr>
          <w:rFonts w:ascii="Times New Roman" w:hAnsi="Times New Roman" w:cs="Times New Roman"/>
          <w:i/>
          <w:iCs/>
          <w:kern w:val="0"/>
        </w:rPr>
        <w:t>et al.</w:t>
      </w:r>
      <w:r w:rsidR="00953FDB" w:rsidRPr="00953FDB">
        <w:rPr>
          <w:rFonts w:ascii="Times New Roman" w:hAnsi="Times New Roman" w:cs="Times New Roman"/>
          <w:kern w:val="0"/>
        </w:rPr>
        <w:t xml:space="preserve"> 2016; Li </w:t>
      </w:r>
      <w:r w:rsidR="00953FDB" w:rsidRPr="00953FDB">
        <w:rPr>
          <w:rFonts w:ascii="Times New Roman" w:hAnsi="Times New Roman" w:cs="Times New Roman"/>
          <w:i/>
          <w:iCs/>
          <w:kern w:val="0"/>
        </w:rPr>
        <w:t>et al.</w:t>
      </w:r>
      <w:r w:rsidR="00953FDB" w:rsidRPr="00953FDB">
        <w:rPr>
          <w:rFonts w:ascii="Times New Roman" w:hAnsi="Times New Roman" w:cs="Times New Roman"/>
          <w:kern w:val="0"/>
        </w:rPr>
        <w:t xml:space="preserve"> 2018; Zhu </w:t>
      </w:r>
      <w:r w:rsidR="00953FDB" w:rsidRPr="00953FDB">
        <w:rPr>
          <w:rFonts w:ascii="Times New Roman" w:hAnsi="Times New Roman" w:cs="Times New Roman"/>
          <w:i/>
          <w:iCs/>
          <w:kern w:val="0"/>
        </w:rPr>
        <w:t>et al.</w:t>
      </w:r>
      <w:r w:rsidR="00953FDB" w:rsidRPr="00953FDB">
        <w:rPr>
          <w:rFonts w:ascii="Times New Roman" w:hAnsi="Times New Roman" w:cs="Times New Roman"/>
          <w:kern w:val="0"/>
        </w:rPr>
        <w:t xml:space="preserve"> 2018; Herring </w:t>
      </w:r>
      <w:r w:rsidR="00953FDB" w:rsidRPr="00953FDB">
        <w:rPr>
          <w:rFonts w:ascii="Times New Roman" w:hAnsi="Times New Roman" w:cs="Times New Roman"/>
          <w:i/>
          <w:iCs/>
          <w:kern w:val="0"/>
        </w:rPr>
        <w:t>et al.</w:t>
      </w:r>
      <w:r w:rsidR="00953FDB" w:rsidRPr="00953FDB">
        <w:rPr>
          <w:rFonts w:ascii="Times New Roman" w:hAnsi="Times New Roman" w:cs="Times New Roman"/>
          <w:kern w:val="0"/>
        </w:rPr>
        <w:t xml:space="preserve"> 2022)</w:t>
      </w:r>
      <w:r w:rsidR="00953FDB">
        <w:rPr>
          <w:rFonts w:ascii="Times New Roman" w:hAnsi="Times New Roman" w:cs="Times New Roman"/>
        </w:rPr>
        <w:fldChar w:fldCharType="end"/>
      </w:r>
      <w:r w:rsidR="00F67F0C">
        <w:rPr>
          <w:rFonts w:ascii="Times New Roman" w:hAnsi="Times New Roman" w:cs="Times New Roman"/>
        </w:rPr>
        <w:t>. S</w:t>
      </w:r>
      <w:r w:rsidR="00953FDB">
        <w:rPr>
          <w:rFonts w:ascii="Times New Roman" w:hAnsi="Times New Roman" w:cs="Times New Roman"/>
        </w:rPr>
        <w:t xml:space="preserve">imilar changes </w:t>
      </w:r>
      <w:r w:rsidR="00F67F0C">
        <w:rPr>
          <w:rFonts w:ascii="Times New Roman" w:hAnsi="Times New Roman" w:cs="Times New Roman"/>
        </w:rPr>
        <w:t xml:space="preserve">have been </w:t>
      </w:r>
      <w:r w:rsidR="00953FDB">
        <w:rPr>
          <w:rFonts w:ascii="Times New Roman" w:hAnsi="Times New Roman" w:cs="Times New Roman"/>
        </w:rPr>
        <w:t xml:space="preserve">evident in mice at around 14 days following birth </w:t>
      </w:r>
      <w:r w:rsidR="00953FDB">
        <w:rPr>
          <w:rFonts w:ascii="Times New Roman" w:hAnsi="Times New Roman" w:cs="Times New Roman"/>
        </w:rPr>
        <w:fldChar w:fldCharType="begin"/>
      </w:r>
      <w:r w:rsidR="00953FDB">
        <w:rPr>
          <w:rFonts w:ascii="Times New Roman" w:hAnsi="Times New Roman" w:cs="Times New Roman"/>
        </w:rPr>
        <w:instrText xml:space="preserve"> ADDIN ZOTERO_ITEM CSL_CITATION {"citationID":"xxY0Q0Qg","properties":{"formattedCitation":"(Tan {\\i{}et al.} 2021)","plainCitation":"(Tan et al. 2021)","noteIndex":0},"citationItems":[{"id":10,"uris":["http://zotero.org/users/local/edg5ujpK/items/BD2ETSWX"],"itemData":{"id":10,"type":"article-journal","container-title":"Cell","DOI":"10.1016/j.cell.2020.12.032","ISSN":"0092-8674, 1097-4172","issue":"3","journalAbbreviation":"Cell","language":"English","note":"publisher: Elsevier\nPMID: 33484631","page":"741-758.e17","source":"www.cell.com","title":"Changes in genome architecture and transcriptional dynamics progress independently of sensory experience during post-natal brain development","volume":"184","author":[{"family":"Tan","given":"Longzhi"},{"family":"Ma","given":"Wenping"},{"family":"Wu","given":"Honggui"},{"family":"Zheng","given":"Yinghui"},{"family":"Xing","given":"Dong"},{"family":"Chen","given":"Ritchie"},{"family":"Li","given":"Xiang"},{"family":"Daley","given":"Nicholas"},{"family":"Deisseroth","given":"Karl"},{"family":"Xie","given":"X. Sunney"}],"issued":{"date-parts":[["2021",2,4]]}}}],"schema":"https://github.com/citation-style-language/schema/raw/master/csl-citation.json"} </w:instrText>
      </w:r>
      <w:r w:rsidR="00953FDB">
        <w:rPr>
          <w:rFonts w:ascii="Times New Roman" w:hAnsi="Times New Roman" w:cs="Times New Roman"/>
        </w:rPr>
        <w:fldChar w:fldCharType="separate"/>
      </w:r>
      <w:r w:rsidR="00953FDB" w:rsidRPr="00953FDB">
        <w:rPr>
          <w:rFonts w:ascii="Times New Roman" w:hAnsi="Times New Roman" w:cs="Times New Roman"/>
          <w:kern w:val="0"/>
        </w:rPr>
        <w:t xml:space="preserve">(Tan </w:t>
      </w:r>
      <w:r w:rsidR="00953FDB" w:rsidRPr="00953FDB">
        <w:rPr>
          <w:rFonts w:ascii="Times New Roman" w:hAnsi="Times New Roman" w:cs="Times New Roman"/>
          <w:i/>
          <w:iCs/>
          <w:kern w:val="0"/>
        </w:rPr>
        <w:t>et al.</w:t>
      </w:r>
      <w:r w:rsidR="00953FDB" w:rsidRPr="00953FDB">
        <w:rPr>
          <w:rFonts w:ascii="Times New Roman" w:hAnsi="Times New Roman" w:cs="Times New Roman"/>
          <w:kern w:val="0"/>
        </w:rPr>
        <w:t xml:space="preserve"> 2021)</w:t>
      </w:r>
      <w:r w:rsidR="00953FDB">
        <w:rPr>
          <w:rFonts w:ascii="Times New Roman" w:hAnsi="Times New Roman" w:cs="Times New Roman"/>
        </w:rPr>
        <w:fldChar w:fldCharType="end"/>
      </w:r>
      <w:r w:rsidR="00953FDB">
        <w:rPr>
          <w:rFonts w:ascii="Times New Roman" w:hAnsi="Times New Roman" w:cs="Times New Roman"/>
        </w:rPr>
        <w:t xml:space="preserve">, coinciding with eye-opening. </w:t>
      </w:r>
      <w:r w:rsidR="00844009">
        <w:rPr>
          <w:rFonts w:ascii="Times New Roman" w:hAnsi="Times New Roman" w:cs="Times New Roman"/>
        </w:rPr>
        <w:t xml:space="preserve">Given the extent and timing of these changes this period is a potentially crucial turning point in development and </w:t>
      </w:r>
      <w:r w:rsidR="00FD6DA7">
        <w:rPr>
          <w:rFonts w:ascii="Times New Roman" w:hAnsi="Times New Roman" w:cs="Times New Roman"/>
        </w:rPr>
        <w:t xml:space="preserve">dysregulation at this time may be a driving factor for early onset neuropsychiatric disorders </w:t>
      </w:r>
      <w:r w:rsidR="00FD6DA7">
        <w:rPr>
          <w:rFonts w:ascii="Times New Roman" w:hAnsi="Times New Roman" w:cs="Times New Roman"/>
        </w:rPr>
        <w:fldChar w:fldCharType="begin"/>
      </w:r>
      <w:r w:rsidR="00FD6DA7">
        <w:rPr>
          <w:rFonts w:ascii="Times New Roman" w:hAnsi="Times New Roman" w:cs="Times New Roman"/>
        </w:rPr>
        <w:instrText xml:space="preserve"> ADDIN ZOTERO_ITEM CSL_CITATION {"citationID":"wqcsgG17","properties":{"formattedCitation":"(Li {\\i{}et al.} 2018; Herring {\\i{}et al.} 2022)","plainCitation":"(Li et al. 2018; Herring et al. 2022)","noteIndex":0},"citationItems":[{"id":5,"uris":["http://zotero.org/users/local/edg5ujpK/items/W43RH444"],"itemData":{"id":5,"type":"article-journal","abstract":"To broaden our understanding of human neurodevelopment, we profiled transcriptomic and epigenomic landscapes across brain regions and/or cell types for the entire span of prenatal and postnatal development. Integrative analysis revealed temporal, regional, sex, and cell type–specific dynamics. We observed a global transcriptomic cup-shaped pattern, characterized by a late fetal transition associated with sharply decreased regional differences and changes in cellular composition and maturation, followed by a reversal in childhood-adolescence, and accompanied by epigenomic reorganizations. Analysis of gene coexpression modules revealed relationships with epigenomic regulation and neurodevelopmental processes. Genes with genetic associations to brain-based traits and neuropsychiatric disorders (including MEF2C, SATB2, SOX5, TCF4, and TSHZ3) converged in a small number of modules and distinct cell types, revealing insights into neurodevelopment and the genomic basis of neuropsychiatric risks.","container-title":"Science (New York, N.Y.)","DOI":"10.1126/science.aat7615","ISSN":"0036-8075","issue":"6420","journalAbbreviation":"Science","note":"PMID: 30545854\nPMCID: PMC6413317","page":"eaat7615","source":"PubMed Central","title":"Integrative functional genomic analysis of human brain development and neuropsychiatric risks","volume":"362","author":[{"family":"Li","given":"Mingfeng"},{"family":"Santpere","given":"Gabriel"},{"family":"Kawasawa","given":"Yuka Imamura"},{"family":"Evgrafov","given":"Oleg V."},{"family":"Gulden","given":"Forrest O."},{"family":"Pochareddy","given":"Sirisha"},{"family":"Sunkin","given":"Susan M."},{"family":"Li","given":"Zhen"},{"family":"Shin","given":"Yurae"},{"family":"Zhu","given":"Ying"},{"family":"Sousa","given":"André M. M."},{"family":"Werling","given":"Donna M."},{"family":"Kitchen","given":"Robert R."},{"family":"Kang","given":"Hyo Jung"},{"family":"Pletikos","given":"Mihovil"},{"family":"Choi","given":"Jinmyung"},{"family":"Muchnik","given":"Sydney"},{"family":"Xu","given":"Xuming"},{"family":"Wang","given":"Daifeng"},{"family":"Lorente-Galdos","given":"Belen"},{"family":"Liu","given":"Shuang"},{"family":"Giusti-Rodríguez","given":"Paola"},{"family":"Won","given":"Hyejung"},{"family":"Leeuw","given":"Christiaan A.","non-dropping-particle":"de"},{"family":"Pardiñas","given":"Antonio F."},{"family":"Hu","given":"Ming"},{"family":"Jin","given":"Fulai"},{"family":"Li","given":"Yun"},{"family":"Owen","given":"Michael J."},{"family":"O’Donovan","given":"Michael C."},{"family":"Walters","given":"James T. R."},{"family":"Posthuma","given":"Danielle"},{"family":"Reimers","given":"Mark A."},{"family":"Levitt","given":"Pat"},{"family":"Weinberger","given":"Daniel R."},{"family":"Hyde","given":"Thomas M."},{"family":"Kleinman","given":"Joel E."},{"family":"Geschwind","given":"Daniel H."},{"family":"Hawrylycz","given":"Michael J."},{"family":"State","given":"Matthew W."},{"family":"Sanders","given":"Stephan J."},{"family":"Sullivan","given":"Patrick F."},{"family":"Gerstein","given":"Mark B."},{"family":"Lein","given":"Ed S."},{"family":"Knowles","given":"James A."},{"family":"Sestan","given":"Nenad"}],"issued":{"date-parts":[["2018",12,14]]}}},{"id":2,"uris":["http://zotero.org/users/local/edg5ujpK/items/85X3LAA7"],"itemData":{"id":2,"type":"article-journal","abstract":"Human brain development is underpinned by cellular and molecular reconﬁgurations continuing into the third decade of life. To reveal cell dynamics orchestrating neural maturation, we proﬁled human prefrontal cortex gene expression and chromatin accessibility at single-cell resolution from gestation to adulthood. Integrative analyses deﬁne the dynamic trajectories of each cell type, revealing major gene expression reconﬁguration at the prenatal-to-postnatal transition in all cell types followed by continuous reconﬁguration into adulthood and identifying regulatory networks guiding cellular developmental programs, states, and functions. We uncover links between expression dynamics and developmental milestones, characterize the diverse timing of when cells acquire adult-like states, and identify molecular convergence from distinct developmental origins. We further reveal cellular dynamics and their regulators implicated in neurological disorders. Finally, using this reference, we benchmark cell identities and maturation states in organoid models. Together, this captures the dynamic regulatory landscape of human cortical development.","container-title":"Cell","DOI":"10.1016/j.cell.2022.09.039","ISSN":"00928674","issue":"23","journalAbbreviation":"Cell","language":"en","page":"4428-4447.e28","source":"DOI.org (Crossref)","title":"Human prefrontal cortex gene regulatory dynamics from gestation to adulthood at single-cell resolution","volume":"185","author":[{"family":"Herring","given":"Charles A."},{"family":"Simmons","given":"Rebecca K."},{"family":"Freytag","given":"Saskia"},{"family":"Poppe","given":"Daniel"},{"family":"Moffet","given":"Joel J.D."},{"family":"Pflueger","given":"Jahnvi"},{"family":"Buckberry","given":"Sam"},{"family":"Vargas-Landin","given":"Dulce B."},{"family":"Clément","given":"Olivier"},{"family":"Echeverría","given":"Enrique Goñi"},{"family":"Sutton","given":"Gavin J."},{"family":"Alvarez-Franco","given":"Alba"},{"family":"Hou","given":"Rui"},{"family":"Pflueger","given":"Christian"},{"family":"McDonald","given":"Kerrie"},{"family":"Polo","given":"Jose M."},{"family":"Forrest","given":"Alistair R.R."},{"family":"Nowak","given":"Anna K."},{"family":"Voineagu","given":"Irina"},{"family":"Martelotto","given":"Luciano"},{"family":"Lister","given":"Ryan"}],"issued":{"date-parts":[["2022",11]]}}}],"schema":"https://github.com/citation-style-language/schema/raw/master/csl-citation.json"} </w:instrText>
      </w:r>
      <w:r w:rsidR="00FD6DA7">
        <w:rPr>
          <w:rFonts w:ascii="Times New Roman" w:hAnsi="Times New Roman" w:cs="Times New Roman"/>
        </w:rPr>
        <w:fldChar w:fldCharType="separate"/>
      </w:r>
      <w:r w:rsidR="00FD6DA7" w:rsidRPr="00FD6DA7">
        <w:rPr>
          <w:rFonts w:ascii="Times New Roman" w:hAnsi="Times New Roman" w:cs="Times New Roman"/>
          <w:kern w:val="0"/>
        </w:rPr>
        <w:t xml:space="preserve">(Li </w:t>
      </w:r>
      <w:r w:rsidR="00FD6DA7" w:rsidRPr="00FD6DA7">
        <w:rPr>
          <w:rFonts w:ascii="Times New Roman" w:hAnsi="Times New Roman" w:cs="Times New Roman"/>
          <w:i/>
          <w:iCs/>
          <w:kern w:val="0"/>
        </w:rPr>
        <w:t>et al.</w:t>
      </w:r>
      <w:r w:rsidR="00FD6DA7" w:rsidRPr="00FD6DA7">
        <w:rPr>
          <w:rFonts w:ascii="Times New Roman" w:hAnsi="Times New Roman" w:cs="Times New Roman"/>
          <w:kern w:val="0"/>
        </w:rPr>
        <w:t xml:space="preserve"> 2018; Herring </w:t>
      </w:r>
      <w:r w:rsidR="00FD6DA7" w:rsidRPr="00FD6DA7">
        <w:rPr>
          <w:rFonts w:ascii="Times New Roman" w:hAnsi="Times New Roman" w:cs="Times New Roman"/>
          <w:i/>
          <w:iCs/>
          <w:kern w:val="0"/>
        </w:rPr>
        <w:t>et al.</w:t>
      </w:r>
      <w:r w:rsidR="00FD6DA7" w:rsidRPr="00FD6DA7">
        <w:rPr>
          <w:rFonts w:ascii="Times New Roman" w:hAnsi="Times New Roman" w:cs="Times New Roman"/>
          <w:kern w:val="0"/>
        </w:rPr>
        <w:t xml:space="preserve"> 2022)</w:t>
      </w:r>
      <w:r w:rsidR="00FD6DA7">
        <w:rPr>
          <w:rFonts w:ascii="Times New Roman" w:hAnsi="Times New Roman" w:cs="Times New Roman"/>
        </w:rPr>
        <w:fldChar w:fldCharType="end"/>
      </w:r>
      <w:r w:rsidR="00FD6DA7">
        <w:rPr>
          <w:rFonts w:ascii="Times New Roman" w:hAnsi="Times New Roman" w:cs="Times New Roman"/>
        </w:rPr>
        <w:t>.</w:t>
      </w:r>
      <w:r w:rsidR="0093007A">
        <w:rPr>
          <w:rFonts w:ascii="Times New Roman" w:hAnsi="Times New Roman" w:cs="Times New Roman"/>
        </w:rPr>
        <w:t xml:space="preserve"> </w:t>
      </w:r>
      <w:r w:rsidR="003B7DEB" w:rsidRPr="0093007A">
        <w:rPr>
          <w:rFonts w:ascii="Times New Roman" w:hAnsi="Times New Roman" w:cs="Times New Roman"/>
        </w:rPr>
        <w:t>Improving understanding of the changes happening in this period could enable advances in neuropsychiatric disease research and organoid development</w:t>
      </w:r>
      <w:r w:rsidR="0093007A">
        <w:rPr>
          <w:rFonts w:ascii="Times New Roman" w:hAnsi="Times New Roman" w:cs="Times New Roman"/>
        </w:rPr>
        <w:t>. Many major neuropsychiatric diseases still have unclear genetic and molecular mechanisms and are still undergoing active research to elucidate the</w:t>
      </w:r>
      <w:r w:rsidR="00D4537A">
        <w:rPr>
          <w:rFonts w:ascii="Times New Roman" w:hAnsi="Times New Roman" w:cs="Times New Roman"/>
        </w:rPr>
        <w:t>se mechanisms</w:t>
      </w:r>
      <w:r w:rsidR="0093007A">
        <w:rPr>
          <w:rFonts w:ascii="Times New Roman" w:hAnsi="Times New Roman" w:cs="Times New Roman"/>
        </w:rPr>
        <w:t xml:space="preserve"> and enable new avenues for treatment </w:t>
      </w:r>
      <w:r w:rsidR="00D4537A">
        <w:rPr>
          <w:rFonts w:ascii="Times New Roman" w:hAnsi="Times New Roman" w:cs="Times New Roman"/>
        </w:rPr>
        <w:fldChar w:fldCharType="begin"/>
      </w:r>
      <w:r w:rsidR="00D4537A">
        <w:rPr>
          <w:rFonts w:ascii="Times New Roman" w:hAnsi="Times New Roman" w:cs="Times New Roman"/>
        </w:rPr>
        <w:instrText xml:space="preserve"> ADDIN ZOTERO_ITEM CSL_CITATION {"citationID":"cgMzpqsn","properties":{"formattedCitation":"(Czarny {\\i{}et al.} 2020; Joshi and Salton 2022; Repetto {\\i{}et al.} 2024; Bendl {\\i{}et al.} 2025; Huang {\\i{}et al.} 2025)","plainCitation":"(Czarny et al. 2020; Joshi and Salton 2022; Repetto et al. 2024; Bendl et al. 2025; Huang et al. 2025)","noteIndex":0},"citationItems":[{"id":122,"uris":["http://zotero.org/users/local/edg5ujpK/items/8E9IX7RL"],"itemData":{"id":122,"type":"article-journal","abstract":"Over the past two decades, extensive research has been done to elucidate the molecular etiology and pathophysiology of neuropsychiatric disorders. In majority of them, including Alzheimer’s disease (AD), Parkinson’s disease (PD), amyotrophic lateral sclerosis (ALS), bipolar disorder (BD), schizophrenia and major depressive disorder, increased oxidative and nitrosative stress was found. This stress is known to induce oxidative damage to biomolecules, including DNA. Accordingly, increased mitochondrial and nuclear DNA, as well as RNA damage, were observed in patients suffering from these diseases. However, recent findings indicate that the patients are characterised by impaired DNA repair pathways, which may suggest that these DNA lesions could be also a result of their insufficient repair. In the current systematic, critical review, we aim to sum up, using available literature, the knowledge about the involvement of nuclear and mitochondrial DNA damage and repair, as well as about damage to RNA in pathoetiology of neuropsychiatric disorders, i.e., AD, PD, ALS, BD, schizophrenia and major depressive disorder, as well as the usefulness of the discussed factors as being diagnostic markers and targets for new therapies. Moreover, we also underline the new directions to which future studies should head to elucidate these phenomena.","container-title":"Mutagenesis","DOI":"10.1093/mutage/gez035","ISSN":"0267-8357","issue":"1","journalAbbreviation":"Mutagenesis","page":"79-106","source":"Silverchair","title":"DNA damage and repair in neuropsychiatric disorders. What do we know and what are the future perspectives?","volume":"35","author":[{"family":"Czarny","given":"Piotr"},{"family":"Bialek","given":"Katarzyna"},{"family":"Ziolkowska","given":"Sylwia"},{"family":"Strycharz","given":"Justyna"},{"family":"Sliwinski","given":"Tomasz"}],"issued":{"date-parts":[["2020",2,13]]}}},{"id":119,"uris":["http://zotero.org/users/local/edg5ujpK/items/85PGVLLQ"],"itemData":{"id":119,"type":"article-journal","abstract":"This article reviews the current progress in our understanding of the mechanisms by which growth factors, including brain-derived neurotrophic factor (BDNF) and vascular endothelial growth factor (VEGF), and select neurotrophin-regulated gene products, such as VGF (non-acronymic) and VGF-derived neuropeptides, function in the central nervous system (CNS) to modulate neuropsychiatric and neurodegenerative disorders, with a discussion of the possible therapeutic applications of these growth factors to major depressive disorder (MDD) and Alzheimer’s disease (AD). BDNF and VEGF levels are generally decreased regionally in the brains of MDD subjects and in preclinical animal models of depression, changes that are associated with neuronal atrophy and reduced neurogenesis, and are reversed by conventional monoaminergic and novel ketamine-like antidepressants. Downstream of neurotrophins and their receptors, VGF was identified as a nerve growth factor (NGF)- and BDNF-inducible secreted protein and neuropeptide precursor that is produced and trafficked throughout the CNS, where its expression is greatly influenced by neuronal activity and exercise, and where several VGF-derived peptides modulate neuronal activity, function, proliferation, differentiation, and survival. Moreover, levels of VGF are reduced in the CSF of AD subjects, where it has been repetitively identified as a disease biomarker, and in the hippocampi of subjects with MDD, suggesting possible shared mechanisms by which reduced levels of VGF and other proteins that are similarly regulated by neurotrophin signaling pathways contribute to and potentially drive the pathogenesis and progression of co-morbid neuropsychiatric and neurodegenerative disorders, particularly MDD and AD, opening possible therapeutic windows.","container-title":"Frontiers in Molecular Neuroscience","DOI":"10.3389/fnmol.2022.932497","ISSN":"1662-5099","journalAbbreviation":"Front. Mol. Neurosci.","language":"English","note":"publisher: Frontiers","source":"Frontiers","title":"Neurotrophin Crosstalk in the Etiology and Treatment of Neuropsychiatric and Neurodegenerative Disease","URL":"https://www.frontiersin.org/journals/molecular-neuroscience/articles/10.3389/fnmol.2022.932497/full","volume":"15","author":[{"family":"Joshi","given":"Rajeev"},{"family":"Salton","given":"Stephen R. J."}],"accessed":{"date-parts":[["2025",5,19]]},"issued":{"date-parts":[["2022",7,15]]}}},{"id":120,"uris":["http://zotero.org/users/local/edg5ujpK/items/74AZKYDE"],"itemData":{"id":120,"type":"article-journal","abstract":"Understanding the genetic basis of neuro-related proteins is essential for dissecting the molecular basis of human behavioural traits and the disease aetiology of neuropsychiatric disorders. Here the SCALLOP Consortium conducted a genome-wide association meta-analysis of over 12,000 individuals for 184 neuro-related proteins in human plasma. The analysis identified 125 cis-regulatory protein quantitative trait loci (cis-pQTL) and 164 trans-pQTL. The mapped pQTL capture on average 50% of each protein’s heritability. At the cis-pQTL, multiple proteins shared a genetic basis with human behavioural traits such as alcohol and food intake, smoking and educational attainment, as well as neurological conditions and psychiatric disorders such as pain, neuroticism and schizophrenia. Integrating with established drug information, the causal inference analysis validated 52 out of 66 matched combinations of protein targets and diseases or side effects with available drugs while suggesting hundreds of repurposing and new therapeutic targets.","container-title":"Nature Human Behaviour","DOI":"10.1038/s41562-024-01963-z","ISSN":"2397-3374","issue":"11","journalAbbreviation":"Nat Hum Behav","language":"en","license":"2024 The Author(s), under exclusive licence to Springer Nature Limited","note":"publisher: Nature Publishing Group","page":"2222-2234","source":"www.nature.com","title":"The genetic landscape of neuro-related proteins in human plasma","volume":"8","author":[{"family":"Repetto","given":"Linda"},{"family":"Chen","given":"Jiantao"},{"family":"Yang","given":"Zhijian"},{"family":"Zhai","given":"Ranran"},{"family":"Timmers","given":"Paul R. H. J."},{"family":"Feng","given":"Xiao"},{"family":"Li","given":"Ting"},{"family":"Yao","given":"Yue"},{"family":"Maslov","given":"Denis"},{"family":"Timoshchuk","given":"Anna"},{"family":"Tu","given":"Fengyu"},{"family":"Twait","given":"Emma L."},{"family":"May-Wilson","given":"Sebastian"},{"family":"Muckian","given":"Marisa D."},{"family":"Prins","given":"Bram P."},{"family":"Png","given":"Grace"},{"family":"Kooperberg","given":"Charles"},{"family":"Johansson","given":"Åsa"},{"family":"Hillary","given":"Robert F."},{"family":"Wheeler","given":"Eleanor"},{"family":"Pan","given":"Lu"},{"family":"He","given":"Yazhou"},{"family":"Klasson","given":"Sofia"},{"family":"Ahmad","given":"Shahzad"},{"family":"Peters","given":"James E."},{"family":"Gilly","given":"Arthur"},{"family":"Karaleftheri","given":"Maria"},{"family":"Tsafantakis","given":"Emmanouil"},{"family":"Haessler","given":"Jeffrey"},{"family":"Gyllensten","given":"Ulf"},{"family":"Harris","given":"Sarah E."},{"family":"Wareham","given":"Nicholas J."},{"family":"Göteson","given":"Andreas"},{"family":"Lagging","given":"Cecilia"},{"family":"Ikram","given":"Mohammad Arfan"},{"family":"Duijn","given":"Cornelia M.","non-dropping-particle":"van"},{"family":"Jern","given":"Christina"},{"family":"Landén","given":"Mikael"},{"family":"Langenberg","given":"Claudia"},{"family":"Deary","given":"Ian J."},{"family":"Marioni","given":"Riccardo E."},{"family":"Enroth","given":"Stefan"},{"family":"Reiner","given":"Alexander P."},{"family":"Dedoussis","given":"George"},{"family":"Zeggini","given":"Eleftheria"},{"family":"Sharapov","given":"Sodbo"},{"family":"Aulchenko","given":"Yurii S."},{"family":"Butterworth","given":"Adam S."},{"family":"Mälarstig","given":"Anders"},{"family":"Wilson","given":"James F."},{"family":"Navarro","given":"Pau"},{"family":"Shen","given":"Xia"}],"issued":{"date-parts":[["2024",11]]}}},{"id":118,"uris":["http://zotero.org/users/local/edg5ujpK/items/36YDRVJ5"],"itemData":{"id":118,"type":"article-journal","abstract":"Neuropsychiatric and neurodegenerative diseases have a significant genetic component. Risk variants often affect the noncoding genome, altering cis-regulatory elements (CREs) and chromatin structure, ultimately impacting gene expression. Chromatin accessibility profiling methods, especially assay for transposase-accessible chromatin with high-throughput sequencing (ATAC-seq), have been used to pinpoint disease-associated SNPs and link them to affected genes and cell types in the brain. The integration of single-cell technologies with genome-wide association studies (GWAS) and transcriptomic data has further advanced our understanding of cell-specific chromatin dynamics. This review discusses recent findings regarding the role played by chromatin accessibility in brain disease, highlighting the need for high-quality data and rigorous computational tools. Future directions include spatial chromatin studies and CRISPR-based functional validation to bridge genetic discovery and clinical applications, paving the way for targeted gene-regulatory therapies.","container-title":"Trends in Genetics","DOI":"10.1016/j.tig.2025.01.001","ISSN":"0168-9525","journalAbbreviation":"Trends in Genetics","source":"ScienceDirect","title":"Chromatin accessibility provides a window into the genetic etiology of human brain disease","URL":"https://www.sciencedirect.com/science/article/pii/S0168952525000010","author":[{"family":"Bendl","given":"Jaroslav"},{"family":"Fullard","given":"John F."},{"family":"Girdhar","given":"Kiran"},{"family":"Dong","given":"Pengfei"},{"family":"Kosoy","given":"Roman"},{"family":"Zeng","given":"Biao"},{"family":"Hoffman","given":"Gabriel E."},{"family":"Roussos","given":"Panos"}],"accessed":{"date-parts":[["2025",5,19]]},"issued":{"date-parts":[["2025",1,23]]}}},{"id":116,"uris":["http://zotero.org/users/local/edg5ujpK/items/NW2FV2LH"],"itemData":{"id":116,"type":"article-journal","abstract":"Brain glymphatic activity, as indicated by diffusion-tensor imaging analysis along the perivascular space (ALPS) index, is involved in developmental neuropsychiatric and neurodegenerative diseases, but its genetic architecture is poorly understood. Here, we identified 17 unique genome-wide significant loci and 161 candidate genes linked to the ALPS-indexes in a discovery sample of 31,021 individuals from the UK Biobank. Seven loci were replicated in two independent datasets. Genetic signals located at the 2p23.3 locus yielded significantly concordant effects in both young and aging cohorts. Genetic correlation and polygenic overlap analyses indicate a common underlying genetic mechanism between the ALPS-index, ventricular volumes, and cerebrospinal fluid tau levels, with GMNC (3q28) and C16orf95 (16q24.2) as the shared genetic basis. Our findings enhance the understanding of the genetics of the ALPS-index and provide insight for further research into the neurobiological mechanisms of glymphatic clearance activity across the lifespan and its relation to neuropsychiatric phenotypes.","container-title":"Nature Communications","DOI":"10.1038/s41467-024-55706-9","ISSN":"2041-1723","issue":"1","journalAbbreviation":"Nat Commun","language":"en","license":"2025 The Author(s)","note":"publisher: Nature Publishing Group","page":"626","source":"www.nature.com","title":"Genome-wide association study unravels mechanisms of brain glymphatic activity","volume":"16","author":[{"family":"Huang","given":"Shu-Yi"},{"family":"Ge","given":"Yi-Jun"},{"family":"Ren","given":"Peng"},{"family":"Wu","given":"Bang-Sheng"},{"family":"Gong","given":"Weikang"},{"family":"Du","given":"Jing"},{"family":"Chen","given":"Shi-Dong"},{"family":"Kang","given":"Ju-Jiao"},{"family":"Ma","given":"Qing"},{"family":"Bokde","given":"Arun L. W."},{"family":"Desrivières","given":"Sylvane"},{"family":"Garavan","given":"Hugh"},{"family":"Grigis","given":"Antoine"},{"family":"Lemaitre","given":"Herve"},{"family":"Smolka","given":"Michael N."},{"family":"Hohmann","given":"Sarah"},{"family":"Feng","given":"Jian-Feng"},{"family":"Zhang","given":"Ya-Ru"},{"family":"Cheng","given":"Wei"},{"family":"Yu","given":"Jin-Tai"}],"issued":{"date-parts":[["2025",1,13]]}}}],"schema":"https://github.com/citation-style-language/schema/raw/master/csl-citation.json"} </w:instrText>
      </w:r>
      <w:r w:rsidR="00D4537A">
        <w:rPr>
          <w:rFonts w:ascii="Times New Roman" w:hAnsi="Times New Roman" w:cs="Times New Roman"/>
        </w:rPr>
        <w:fldChar w:fldCharType="separate"/>
      </w:r>
      <w:r w:rsidR="00D4537A" w:rsidRPr="00D4537A">
        <w:rPr>
          <w:rFonts w:ascii="Times New Roman" w:hAnsi="Times New Roman" w:cs="Times New Roman"/>
          <w:kern w:val="0"/>
        </w:rPr>
        <w:t xml:space="preserve">(Czarny </w:t>
      </w:r>
      <w:r w:rsidR="00D4537A" w:rsidRPr="00D4537A">
        <w:rPr>
          <w:rFonts w:ascii="Times New Roman" w:hAnsi="Times New Roman" w:cs="Times New Roman"/>
          <w:i/>
          <w:iCs/>
          <w:kern w:val="0"/>
        </w:rPr>
        <w:t>et al.</w:t>
      </w:r>
      <w:r w:rsidR="00D4537A" w:rsidRPr="00D4537A">
        <w:rPr>
          <w:rFonts w:ascii="Times New Roman" w:hAnsi="Times New Roman" w:cs="Times New Roman"/>
          <w:kern w:val="0"/>
        </w:rPr>
        <w:t xml:space="preserve"> 2020; Joshi and Salton 2022; Repetto </w:t>
      </w:r>
      <w:r w:rsidR="00D4537A" w:rsidRPr="00D4537A">
        <w:rPr>
          <w:rFonts w:ascii="Times New Roman" w:hAnsi="Times New Roman" w:cs="Times New Roman"/>
          <w:i/>
          <w:iCs/>
          <w:kern w:val="0"/>
        </w:rPr>
        <w:t>et al.</w:t>
      </w:r>
      <w:r w:rsidR="00D4537A" w:rsidRPr="00D4537A">
        <w:rPr>
          <w:rFonts w:ascii="Times New Roman" w:hAnsi="Times New Roman" w:cs="Times New Roman"/>
          <w:kern w:val="0"/>
        </w:rPr>
        <w:t xml:space="preserve"> 2024; Bendl </w:t>
      </w:r>
      <w:r w:rsidR="00D4537A" w:rsidRPr="00D4537A">
        <w:rPr>
          <w:rFonts w:ascii="Times New Roman" w:hAnsi="Times New Roman" w:cs="Times New Roman"/>
          <w:i/>
          <w:iCs/>
          <w:kern w:val="0"/>
        </w:rPr>
        <w:t>et al.</w:t>
      </w:r>
      <w:r w:rsidR="00D4537A" w:rsidRPr="00D4537A">
        <w:rPr>
          <w:rFonts w:ascii="Times New Roman" w:hAnsi="Times New Roman" w:cs="Times New Roman"/>
          <w:kern w:val="0"/>
        </w:rPr>
        <w:t xml:space="preserve"> 2025; Huang </w:t>
      </w:r>
      <w:r w:rsidR="00D4537A" w:rsidRPr="00D4537A">
        <w:rPr>
          <w:rFonts w:ascii="Times New Roman" w:hAnsi="Times New Roman" w:cs="Times New Roman"/>
          <w:i/>
          <w:iCs/>
          <w:kern w:val="0"/>
        </w:rPr>
        <w:t>et al.</w:t>
      </w:r>
      <w:r w:rsidR="00D4537A" w:rsidRPr="00D4537A">
        <w:rPr>
          <w:rFonts w:ascii="Times New Roman" w:hAnsi="Times New Roman" w:cs="Times New Roman"/>
          <w:kern w:val="0"/>
        </w:rPr>
        <w:t xml:space="preserve"> 2025)</w:t>
      </w:r>
      <w:r w:rsidR="00D4537A">
        <w:rPr>
          <w:rFonts w:ascii="Times New Roman" w:hAnsi="Times New Roman" w:cs="Times New Roman"/>
        </w:rPr>
        <w:fldChar w:fldCharType="end"/>
      </w:r>
      <w:r w:rsidR="00D4537A">
        <w:rPr>
          <w:rFonts w:ascii="Times New Roman" w:hAnsi="Times New Roman" w:cs="Times New Roman"/>
        </w:rPr>
        <w:t xml:space="preserve">. </w:t>
      </w:r>
      <w:r w:rsidR="000F16C8">
        <w:rPr>
          <w:rFonts w:ascii="Times New Roman" w:hAnsi="Times New Roman" w:cs="Times New Roman"/>
        </w:rPr>
        <w:t xml:space="preserve">Cerebral organoids are </w:t>
      </w:r>
      <w:r w:rsidR="005C0263">
        <w:rPr>
          <w:rFonts w:ascii="Times New Roman" w:hAnsi="Times New Roman" w:cs="Times New Roman"/>
        </w:rPr>
        <w:t xml:space="preserve">cultured models of the human brain which are widely used in research to model neurological disease states and a variety of other developmental aspects </w:t>
      </w:r>
      <w:r w:rsidR="005C0263">
        <w:rPr>
          <w:rFonts w:ascii="Times New Roman" w:hAnsi="Times New Roman" w:cs="Times New Roman"/>
        </w:rPr>
        <w:fldChar w:fldCharType="begin"/>
      </w:r>
      <w:r w:rsidR="005C0263">
        <w:rPr>
          <w:rFonts w:ascii="Times New Roman" w:hAnsi="Times New Roman" w:cs="Times New Roman"/>
        </w:rPr>
        <w:instrText xml:space="preserve"> ADDIN ZOTERO_ITEM CSL_CITATION {"citationID":"OkewQyAG","properties":{"formattedCitation":"(Jeong, Choi and Cho 2023; Kim and Chang 2023; Mulder {\\i{}et al.} 2023)","plainCitation":"(Jeong, Choi and Cho 2023; Kim and Chang 2023; Mulder et al. 2023)","noteIndex":0},"citationItems":[{"id":52,"uris":["http://zotero.org/users/local/edg5ujpK/items/RET4MBSS"],"itemData":{"id":52,"type":"article-journal","abstract":"Brain organoids are self-assembled three-dimensional aggregates with brain-like cell types and structures and have emerged as new model systems that can be used to investigate human neurodevelopment and neurological disorders. However, brain organoids are not as mature and functional as real human brains due to limitations of the culture system with insufficient developmental patterning signals and a lack of components that are important for brain development and function, such as the non-neural population and vasculature. In addition, establishing the desired brain-like environment and monitoring the complex neural networks and physiological functions of the brain organoids remain challenging. The current protocols to generate brain organoids also have problems with heterogeneity and batch variation due to spontaneous self-organization of brain organoids into complex architectures of the brain. To address these limitations of current brain organoid technologies, various engineering platforms, such as extracellular matrices, fluidic devices, three-dimensional bioprinting, bioreactors, polymeric scaffolds, microelectrodes, and biochemical sensors, have been employed to improve neuronal development and maturation, reduce structural heterogeneity, and facilitate functional analysis and monitoring. In this review, we provide an overview of the latest engineering techniques that overcome these limitations in the production and application of brain organoids.","container-title":"ACS Applied Materials &amp; Interfaces","DOI":"10.1021/acsami.2c17467","ISSN":"1944-8244","issue":"1","journalAbbreviation":"ACS Appl. Mater. Interfaces","note":"publisher: American Chemical Society","page":"200-219","source":"ACS Publications","title":"Recent Advances in Brain Organoid Technology for Human Brain Research","volume":"15","author":[{"family":"Jeong","given":"Eunseon"},{"family":"Choi","given":"Suah"},{"family":"Cho","given":"Seung-Woo"}],"issued":{"date-parts":[["2023",1,11]]}}},{"id":55,"uris":["http://zotero.org/users/local/edg5ujpK/items/JRRNUEHW"],"itemData":{"id":55,"type":"article-journal","abstract":"Brain organoids are three-dimensional (3D) structures derived from human pluripotent stem cells (hPSCs) that reflect early brain organization. These organoids contain different cell types, including neurons and glia, similar to those found in the human brain. Human brain organoids provide unique opportunities to model features of human brain development that are not well-reflected in animal models. Compared with traditional cell cultures and animal models, brain organoids offer a more accurate representation of human brain development and function, rendering them suitable models for neurodevelopmental diseases. In particular, brain organoids derived from patients’ cells have enabled researchers to study diseases at different stages and gain a better understanding of disease mechanisms. Multi-brain regional assembloids allow for the investigation of interactions between distinct brain regions while achieving a higher level of consistency in molecular and functional characterization. Although organoids possess promising features, their usefulness is limited by several unresolved constraints, including cellular stress, hypoxia, necrosis, a lack of high-fidelity cell types, limited maturation, and circuit formation. In this review, we discuss studies to overcome the natural limitations of brain organoids, emphasizing the importance of combinations of all neural cell types, such as glia (astrocyte, oligodendrocytes, and microglia) and vascular cells. Additionally, considering the similarity of organoids to the developing brain, regionally patterned brain organoid-derived neural stem cells (NSCs) could serve as a scalable source for cell replacement therapy. We highlight the potential application of brain organoid-derived cells in disease cell therapy within this field.","container-title":"International Journal of Molecular Sciences","DOI":"10.3390/ijms241512528","ISSN":"1422-0067","issue":"15","language":"en","license":"http://creativecommons.org/licenses/by/3.0/","note":"number: 15\npublisher: Multidisciplinary Digital Publishing Institute","page":"12528","source":"www.mdpi.com","title":"Application of Human Brain Organoids—Opportunities and Challenges in Modeling Human Brain Development and Neurodevelopmental Diseases","volume":"24","author":[{"family":"Kim","given":"Soo-hyun"},{"family":"Chang","given":"Mi-Yoon"}],"issued":{"date-parts":[["2023",1]]}}},{"id":46,"uris":["http://zotero.org/users/local/edg5ujpK/items/MJ4C36VE"],"itemData":{"id":46,"type":"article-journal","abstract":"The first human brain organoid protocol was presented in the beginning of the previous decade, and since then, the field witnessed the development of many new brain region-specific models, and subsequent protocol adaptations and modifications. The vast amount of data available on brain organoid technology may be overwhelming for scientists new to the field and consequently decrease its accessibility. Here, we aimed at providing a practical guide for new researchers in the field by systematically reviewing human brain organoid publications. Articles published between 2010 and 2020 were selected and categorised for brain organoid applications. Those describing neurodevelopmental studies or protocols for novel organoid models were further analysed for culture duration of the brain organoids, protocol comparisons of key aspects of organoid generation, and performed functional characterisation assays. We then summarised the approaches taken for different models and analysed the application of small molecules and growth factors used to achieve organoid regionalisation. Finally, we analysed articles for organoid cell type compositions, the reported time points per cell type, and for immunofluorescence markers used to characterise different cell types. Calcium imaging and patch clamp analysis were the most frequently used neuronal activity assays in brain organoids. Neural activity was shown in all analysed models, yet network activity was age, model, and assay dependent. Induction of dorsal forebrain organoids was primarily achieved through combined (dual) SMAD and Wnt signalling inhibition. Ventral forebrain organoid induction was performed with dual SMAD and Wnt signalling inhibition, together with additional activation of the Shh pathway. Cerebral organoids and dorsal forebrain model presented the most cell types between days 35 and 60. At 84 days, dorsal forebrain organoids contain astrocytes and potentially oligodendrocytes. Immunofluorescence analysis showed cell type-specific application of non-exclusive markers for multiple cell types. We provide an easily accessible overview of human brain organoid cultures, which may help those working with brain organoids to define their choice of model, culture time, functional assay, differentiation, and characterisation strategies.","container-title":"Stem Cell Research &amp; Therapy","DOI":"10.1186/s13287-023-03302-x","ISSN":"1757-6512","issue":"1","journalAbbreviation":"Stem Cell Res Ther","language":"en","license":"2023 The Author(s)","note":"number: 1\npublisher: BioMed Central","page":"1-21","source":"stemcellres-biomedcentral-com.eu1.proxy.openathens.net","title":"A beginner’s guide on the use of brain organoids for neuroscientists: a systematic review","title-short":"A beginner’s guide on the use of brain organoids for neuroscientists","volume":"14","author":[{"family":"Mulder","given":"Lance A."},{"family":"Depla","given":"Josse A."},{"family":"Sridhar","given":"Adithya"},{"family":"Wolthers","given":"Katja"},{"family":"Pajkrt","given":"Dasja"},{"family":"Vieira de Sá","given":"Renata"}],"issued":{"date-parts":[["2023",12]]}}}],"schema":"https://github.com/citation-style-language/schema/raw/master/csl-citation.json"} </w:instrText>
      </w:r>
      <w:r w:rsidR="005C0263">
        <w:rPr>
          <w:rFonts w:ascii="Times New Roman" w:hAnsi="Times New Roman" w:cs="Times New Roman"/>
        </w:rPr>
        <w:fldChar w:fldCharType="separate"/>
      </w:r>
      <w:r w:rsidR="005C0263" w:rsidRPr="005C0263">
        <w:rPr>
          <w:rFonts w:ascii="Times New Roman" w:hAnsi="Times New Roman" w:cs="Times New Roman"/>
          <w:kern w:val="0"/>
        </w:rPr>
        <w:t xml:space="preserve">(Jeong, Choi and Cho 2023; Kim and Chang 2023; Mulder </w:t>
      </w:r>
      <w:r w:rsidR="005C0263" w:rsidRPr="005C0263">
        <w:rPr>
          <w:rFonts w:ascii="Times New Roman" w:hAnsi="Times New Roman" w:cs="Times New Roman"/>
          <w:i/>
          <w:iCs/>
          <w:kern w:val="0"/>
        </w:rPr>
        <w:t>et al.</w:t>
      </w:r>
      <w:r w:rsidR="005C0263" w:rsidRPr="005C0263">
        <w:rPr>
          <w:rFonts w:ascii="Times New Roman" w:hAnsi="Times New Roman" w:cs="Times New Roman"/>
          <w:kern w:val="0"/>
        </w:rPr>
        <w:t xml:space="preserve"> 2023)</w:t>
      </w:r>
      <w:r w:rsidR="005C0263">
        <w:rPr>
          <w:rFonts w:ascii="Times New Roman" w:hAnsi="Times New Roman" w:cs="Times New Roman"/>
        </w:rPr>
        <w:fldChar w:fldCharType="end"/>
      </w:r>
      <w:r w:rsidR="005C0263">
        <w:rPr>
          <w:rFonts w:ascii="Times New Roman" w:hAnsi="Times New Roman" w:cs="Times New Roman"/>
        </w:rPr>
        <w:t xml:space="preserve"> but are known to stall during differentiation and remain in a state </w:t>
      </w:r>
      <w:r w:rsidR="005C0263">
        <w:rPr>
          <w:rFonts w:ascii="Times New Roman" w:hAnsi="Times New Roman" w:cs="Times New Roman"/>
        </w:rPr>
        <w:lastRenderedPageBreak/>
        <w:t xml:space="preserve">resembling the </w:t>
      </w:r>
      <w:proofErr w:type="spellStart"/>
      <w:r w:rsidR="005C0263">
        <w:rPr>
          <w:rFonts w:ascii="Times New Roman" w:hAnsi="Times New Roman" w:cs="Times New Roman"/>
        </w:rPr>
        <w:t>fetal</w:t>
      </w:r>
      <w:proofErr w:type="spellEnd"/>
      <w:r w:rsidR="005C0263">
        <w:rPr>
          <w:rFonts w:ascii="Times New Roman" w:hAnsi="Times New Roman" w:cs="Times New Roman"/>
        </w:rPr>
        <w:t xml:space="preserve"> brain </w:t>
      </w:r>
      <w:r w:rsidR="005C0263">
        <w:rPr>
          <w:rFonts w:ascii="Times New Roman" w:hAnsi="Times New Roman" w:cs="Times New Roman"/>
        </w:rPr>
        <w:fldChar w:fldCharType="begin"/>
      </w:r>
      <w:r w:rsidR="005C0263">
        <w:rPr>
          <w:rFonts w:ascii="Times New Roman" w:hAnsi="Times New Roman" w:cs="Times New Roman"/>
        </w:rPr>
        <w:instrText xml:space="preserve"> ADDIN ZOTERO_ITEM CSL_CITATION {"citationID":"HEQH1MyB","properties":{"formattedCitation":"(Camp {\\i{}et al.} 2015; Luo {\\i{}et al.} 2016)","plainCitation":"(Camp et al. 2015; Luo et al. 2016)","noteIndex":0},"citationItems":[{"id":41,"uris":["http://zotero.org/users/local/edg5ujpK/items/F4MG2HKS"],"itemData":{"id":41,"type":"article-journal","abstract":"Cerebral organoids—3D cultures of human cerebral tissue derived from pluripotent stem cells—have emerged as models of human cortical development. However, the extent to which in vitro organoid systems recapitulate neural progenitor cell proliferation and neuronal differentiation programs observed in vivo remains unclear. Here we use single-cell RNA sequencing (scRNA-seq) to dissect and compare cell composition and progenitor-to-neuron lineage relationships in human cerebral organoids and fetal neocortex. Covariation network analysis using the fetal neocortex data reveals known and previously unidentified interactions among genes central to neural progenitor proliferation and neuronal differentiation. In the organoid, we detect diverse progenitors and differentiated cell types of neuronal and mesenchymal lineages and identify cells that derived from regions resembling the fetal neocortex. We find that these organoid cortical cells use gene expression programs remarkably similar to those of the fetal tissue to organize into cerebral cortex-like regions. Our comparison of in vivo and in vitro cortical single-cell transcriptomes illuminates the genetic features underlying human cortical development that can be studied in organoid cultures.","container-title":"Proceedings of the National Academy of Sciences","DOI":"10.1073/pnas.1520760112","issue":"51","note":"publisher: Proceedings of the National Academy of Sciences","page":"15672-15677","source":"pnas.org (Atypon)","title":"Human cerebral organoids recapitulate gene expression programs of fetal neocortex development","volume":"112","author":[{"family":"Camp","given":"J. Gray"},{"family":"Badsha","given":"Farhath"},{"family":"Florio","given":"Marta"},{"family":"Kanton","given":"Sabina"},{"family":"Gerber","given":"Tobias"},{"family":"Wilsch-Bräuninger","given":"Michaela"},{"family":"Lewitus","given":"Eric"},{"family":"Sykes","given":"Alex"},{"family":"Hevers","given":"Wulf"},{"family":"Lancaster","given":"Madeline"},{"family":"Knoblich","given":"Juergen A."},{"family":"Lachmann","given":"Robert"},{"family":"Pääbo","given":"Svante"},{"family":"Huttner","given":"Wieland B."},{"family":"Treutlein","given":"Barbara"}],"issued":{"date-parts":[["2015",12,22]]}}},{"id":49,"uris":["http://zotero.org/users/local/edg5ujpK/items/ZIZ4S6FC"],"itemData":{"id":49,"type":"article-journal","container-title":"Cell Reports","DOI":"10.1016/j.celrep.2016.12.001","ISSN":"2211-1247","issue":"12","journalAbbreviation":"Cell Reports","language":"English","note":"publisher: Elsevier\nPMID: 28009303","page":"3369-3384","source":"www.cell.com","title":"Cerebral Organoids Recapitulate Epigenomic Signatures of the Human Fetal Brain","volume":"17","author":[{"family":"Luo","given":"Chongyuan"},{"family":"Lancaster","given":"Madeline A."},{"family":"Castanon","given":"Rosa"},{"family":"Nery","given":"Joseph R."},{"family":"Knoblich","given":"Juergen A."},{"family":"Ecker","given":"Joseph R."}],"issued":{"date-parts":[["2016",12,20]]}}}],"schema":"https://github.com/citation-style-language/schema/raw/master/csl-citation.json"} </w:instrText>
      </w:r>
      <w:r w:rsidR="005C0263">
        <w:rPr>
          <w:rFonts w:ascii="Times New Roman" w:hAnsi="Times New Roman" w:cs="Times New Roman"/>
        </w:rPr>
        <w:fldChar w:fldCharType="separate"/>
      </w:r>
      <w:r w:rsidR="005C0263" w:rsidRPr="005C0263">
        <w:rPr>
          <w:rFonts w:ascii="Times New Roman" w:hAnsi="Times New Roman" w:cs="Times New Roman"/>
          <w:kern w:val="0"/>
        </w:rPr>
        <w:t xml:space="preserve">(Camp </w:t>
      </w:r>
      <w:r w:rsidR="005C0263" w:rsidRPr="005C0263">
        <w:rPr>
          <w:rFonts w:ascii="Times New Roman" w:hAnsi="Times New Roman" w:cs="Times New Roman"/>
          <w:i/>
          <w:iCs/>
          <w:kern w:val="0"/>
        </w:rPr>
        <w:t>et al.</w:t>
      </w:r>
      <w:r w:rsidR="005C0263" w:rsidRPr="005C0263">
        <w:rPr>
          <w:rFonts w:ascii="Times New Roman" w:hAnsi="Times New Roman" w:cs="Times New Roman"/>
          <w:kern w:val="0"/>
        </w:rPr>
        <w:t xml:space="preserve"> 2015; Luo </w:t>
      </w:r>
      <w:r w:rsidR="005C0263" w:rsidRPr="005C0263">
        <w:rPr>
          <w:rFonts w:ascii="Times New Roman" w:hAnsi="Times New Roman" w:cs="Times New Roman"/>
          <w:i/>
          <w:iCs/>
          <w:kern w:val="0"/>
        </w:rPr>
        <w:t>et al.</w:t>
      </w:r>
      <w:r w:rsidR="005C0263" w:rsidRPr="005C0263">
        <w:rPr>
          <w:rFonts w:ascii="Times New Roman" w:hAnsi="Times New Roman" w:cs="Times New Roman"/>
          <w:kern w:val="0"/>
        </w:rPr>
        <w:t xml:space="preserve"> 2016)</w:t>
      </w:r>
      <w:r w:rsidR="005C0263">
        <w:rPr>
          <w:rFonts w:ascii="Times New Roman" w:hAnsi="Times New Roman" w:cs="Times New Roman"/>
        </w:rPr>
        <w:fldChar w:fldCharType="end"/>
      </w:r>
      <w:r w:rsidR="005C0263">
        <w:rPr>
          <w:rFonts w:ascii="Times New Roman" w:hAnsi="Times New Roman" w:cs="Times New Roman"/>
        </w:rPr>
        <w:t xml:space="preserve">, limiting their usefulness as models of the adult brain. </w:t>
      </w:r>
      <w:r w:rsidR="004E7B5F" w:rsidRPr="005C0263">
        <w:rPr>
          <w:rFonts w:ascii="Times New Roman" w:hAnsi="Times New Roman" w:cs="Times New Roman"/>
        </w:rPr>
        <w:t xml:space="preserve">The regulatory mechanisms underlying perinatal changes in </w:t>
      </w:r>
      <w:r w:rsidR="005C0263">
        <w:rPr>
          <w:rFonts w:ascii="Times New Roman" w:hAnsi="Times New Roman" w:cs="Times New Roman"/>
        </w:rPr>
        <w:t xml:space="preserve">gene </w:t>
      </w:r>
      <w:r w:rsidR="004E7B5F" w:rsidRPr="005C0263">
        <w:rPr>
          <w:rFonts w:ascii="Times New Roman" w:hAnsi="Times New Roman" w:cs="Times New Roman"/>
        </w:rPr>
        <w:t xml:space="preserve">expression could be key pathways involved in the development of psychiatric disease </w:t>
      </w:r>
      <w:r w:rsidR="005C0263">
        <w:rPr>
          <w:rFonts w:ascii="Times New Roman" w:hAnsi="Times New Roman" w:cs="Times New Roman"/>
        </w:rPr>
        <w:t>when</w:t>
      </w:r>
      <w:r w:rsidR="004E7B5F" w:rsidRPr="005C0263">
        <w:rPr>
          <w:rFonts w:ascii="Times New Roman" w:hAnsi="Times New Roman" w:cs="Times New Roman"/>
        </w:rPr>
        <w:t xml:space="preserve"> disrupted and be applied to organoid development to push differentiation past the </w:t>
      </w:r>
      <w:proofErr w:type="spellStart"/>
      <w:r w:rsidR="004E7B5F" w:rsidRPr="005C0263">
        <w:rPr>
          <w:rFonts w:ascii="Times New Roman" w:hAnsi="Times New Roman" w:cs="Times New Roman"/>
        </w:rPr>
        <w:t>fetal</w:t>
      </w:r>
      <w:proofErr w:type="spellEnd"/>
      <w:r w:rsidR="004E7B5F" w:rsidRPr="005C0263">
        <w:rPr>
          <w:rFonts w:ascii="Times New Roman" w:hAnsi="Times New Roman" w:cs="Times New Roman"/>
        </w:rPr>
        <w:t xml:space="preserve"> stage and into adolescent and adult states</w:t>
      </w:r>
      <w:r w:rsidR="005C0263">
        <w:rPr>
          <w:rFonts w:ascii="Times New Roman" w:hAnsi="Times New Roman" w:cs="Times New Roman"/>
        </w:rPr>
        <w:t xml:space="preserve">. </w:t>
      </w:r>
      <w:r w:rsidR="004E7B5F" w:rsidRPr="005C0263">
        <w:rPr>
          <w:rFonts w:ascii="Times New Roman" w:hAnsi="Times New Roman" w:cs="Times New Roman"/>
        </w:rPr>
        <w:t>Despite its research potential this</w:t>
      </w:r>
      <w:r w:rsidR="003B7DEB" w:rsidRPr="005C0263">
        <w:rPr>
          <w:rFonts w:ascii="Times New Roman" w:hAnsi="Times New Roman" w:cs="Times New Roman"/>
        </w:rPr>
        <w:t xml:space="preserve"> period remains largely uncharacterized, with studies of this period tending to focus more on changes in disease genes</w:t>
      </w:r>
      <w:r w:rsidR="005C0263">
        <w:rPr>
          <w:rFonts w:ascii="Times New Roman" w:hAnsi="Times New Roman" w:cs="Times New Roman"/>
        </w:rPr>
        <w:t xml:space="preserve"> </w:t>
      </w:r>
      <w:r w:rsidR="005C0263">
        <w:rPr>
          <w:rFonts w:ascii="Times New Roman" w:hAnsi="Times New Roman" w:cs="Times New Roman"/>
        </w:rPr>
        <w:fldChar w:fldCharType="begin"/>
      </w:r>
      <w:r w:rsidR="005C0263">
        <w:rPr>
          <w:rFonts w:ascii="Times New Roman" w:hAnsi="Times New Roman" w:cs="Times New Roman"/>
        </w:rPr>
        <w:instrText xml:space="preserve"> ADDIN ZOTERO_ITEM CSL_CITATION {"citationID":"N5xA1ywW","properties":{"formattedCitation":"(Li {\\i{}et al.} 2018)","plainCitation":"(Li et al. 2018)","noteIndex":0},"citationItems":[{"id":5,"uris":["http://zotero.org/users/local/edg5ujpK/items/W43RH444"],"itemData":{"id":5,"type":"article-journal","abstract":"To broaden our understanding of human neurodevelopment, we profiled transcriptomic and epigenomic landscapes across brain regions and/or cell types for the entire span of prenatal and postnatal development. Integrative analysis revealed temporal, regional, sex, and cell type–specific dynamics. We observed a global transcriptomic cup-shaped pattern, characterized by a late fetal transition associated with sharply decreased regional differences and changes in cellular composition and maturation, followed by a reversal in childhood-adolescence, and accompanied by epigenomic reorganizations. Analysis of gene coexpression modules revealed relationships with epigenomic regulation and neurodevelopmental processes. Genes with genetic associations to brain-based traits and neuropsychiatric disorders (including MEF2C, SATB2, SOX5, TCF4, and TSHZ3) converged in a small number of modules and distinct cell types, revealing insights into neurodevelopment and the genomic basis of neuropsychiatric risks.","container-title":"Science (New York, N.Y.)","DOI":"10.1126/science.aat7615","ISSN":"0036-8075","issue":"6420","journalAbbreviation":"Science","note":"PMID: 30545854\nPMCID: PMC6413317","page":"eaat7615","source":"PubMed Central","title":"Integrative functional genomic analysis of human brain development and neuropsychiatric risks","volume":"362","author":[{"family":"Li","given":"Mingfeng"},{"family":"Santpere","given":"Gabriel"},{"family":"Kawasawa","given":"Yuka Imamura"},{"family":"Evgrafov","given":"Oleg V."},{"family":"Gulden","given":"Forrest O."},{"family":"Pochareddy","given":"Sirisha"},{"family":"Sunkin","given":"Susan M."},{"family":"Li","given":"Zhen"},{"family":"Shin","given":"Yurae"},{"family":"Zhu","given":"Ying"},{"family":"Sousa","given":"André M. M."},{"family":"Werling","given":"Donna M."},{"family":"Kitchen","given":"Robert R."},{"family":"Kang","given":"Hyo Jung"},{"family":"Pletikos","given":"Mihovil"},{"family":"Choi","given":"Jinmyung"},{"family":"Muchnik","given":"Sydney"},{"family":"Xu","given":"Xuming"},{"family":"Wang","given":"Daifeng"},{"family":"Lorente-Galdos","given":"Belen"},{"family":"Liu","given":"Shuang"},{"family":"Giusti-Rodríguez","given":"Paola"},{"family":"Won","given":"Hyejung"},{"family":"Leeuw","given":"Christiaan A.","non-dropping-particle":"de"},{"family":"Pardiñas","given":"Antonio F."},{"family":"Hu","given":"Ming"},{"family":"Jin","given":"Fulai"},{"family":"Li","given":"Yun"},{"family":"Owen","given":"Michael J."},{"family":"O’Donovan","given":"Michael C."},{"family":"Walters","given":"James T. R."},{"family":"Posthuma","given":"Danielle"},{"family":"Reimers","given":"Mark A."},{"family":"Levitt","given":"Pat"},{"family":"Weinberger","given":"Daniel R."},{"family":"Hyde","given":"Thomas M."},{"family":"Kleinman","given":"Joel E."},{"family":"Geschwind","given":"Daniel H."},{"family":"Hawrylycz","given":"Michael J."},{"family":"State","given":"Matthew W."},{"family":"Sanders","given":"Stephan J."},{"family":"Sullivan","given":"Patrick F."},{"family":"Gerstein","given":"Mark B."},{"family":"Lein","given":"Ed S."},{"family":"Knowles","given":"James A."},{"family":"Sestan","given":"Nenad"}],"issued":{"date-parts":[["2018",12,14]]}}}],"schema":"https://github.com/citation-style-language/schema/raw/master/csl-citation.json"} </w:instrText>
      </w:r>
      <w:r w:rsidR="005C0263">
        <w:rPr>
          <w:rFonts w:ascii="Times New Roman" w:hAnsi="Times New Roman" w:cs="Times New Roman"/>
        </w:rPr>
        <w:fldChar w:fldCharType="separate"/>
      </w:r>
      <w:r w:rsidR="005C0263" w:rsidRPr="005C0263">
        <w:rPr>
          <w:rFonts w:ascii="Times New Roman" w:hAnsi="Times New Roman" w:cs="Times New Roman"/>
          <w:kern w:val="0"/>
        </w:rPr>
        <w:t xml:space="preserve">(Li </w:t>
      </w:r>
      <w:r w:rsidR="005C0263" w:rsidRPr="005C0263">
        <w:rPr>
          <w:rFonts w:ascii="Times New Roman" w:hAnsi="Times New Roman" w:cs="Times New Roman"/>
          <w:i/>
          <w:iCs/>
          <w:kern w:val="0"/>
        </w:rPr>
        <w:t>et al.</w:t>
      </w:r>
      <w:r w:rsidR="005C0263" w:rsidRPr="005C0263">
        <w:rPr>
          <w:rFonts w:ascii="Times New Roman" w:hAnsi="Times New Roman" w:cs="Times New Roman"/>
          <w:kern w:val="0"/>
        </w:rPr>
        <w:t xml:space="preserve"> 2018)</w:t>
      </w:r>
      <w:r w:rsidR="005C0263">
        <w:rPr>
          <w:rFonts w:ascii="Times New Roman" w:hAnsi="Times New Roman" w:cs="Times New Roman"/>
        </w:rPr>
        <w:fldChar w:fldCharType="end"/>
      </w:r>
      <w:r w:rsidR="003B7DEB" w:rsidRPr="005C0263">
        <w:rPr>
          <w:rFonts w:ascii="Times New Roman" w:hAnsi="Times New Roman" w:cs="Times New Roman"/>
        </w:rPr>
        <w:t>, tracing evolutionary pathways</w:t>
      </w:r>
      <w:r w:rsidR="005C0263">
        <w:rPr>
          <w:rFonts w:ascii="Times New Roman" w:hAnsi="Times New Roman" w:cs="Times New Roman"/>
        </w:rPr>
        <w:t xml:space="preserve"> </w:t>
      </w:r>
      <w:r w:rsidR="005C0263">
        <w:rPr>
          <w:rFonts w:ascii="Times New Roman" w:hAnsi="Times New Roman" w:cs="Times New Roman"/>
        </w:rPr>
        <w:fldChar w:fldCharType="begin"/>
      </w:r>
      <w:r w:rsidR="005C0263">
        <w:rPr>
          <w:rFonts w:ascii="Times New Roman" w:hAnsi="Times New Roman" w:cs="Times New Roman"/>
        </w:rPr>
        <w:instrText xml:space="preserve"> ADDIN ZOTERO_ITEM CSL_CITATION {"citationID":"3Z54fezw","properties":{"formattedCitation":"(Sepp {\\i{}et al.} 2024)","plainCitation":"(Sepp et al. 2024)","noteIndex":0},"citationItems":[{"id":17,"uris":["http://zotero.org/users/local/edg5ujpK/items/DNH6HKWL"],"itemData":{"id":17,"type":"article-journal","abstract":"The expansion of the neocortex, a hallmark of mammalian evolution1,2, was accompanied by an increase in cerebellar neuron numbers3. However, little is known about the evolution of the cellular programmes underlying the development of the cerebellum in mammals. In this study we generated single-nucleus RNA-sequencing data for around 400,000 cells to trace the development of the cerebellum from early neurogenesis to adulthood in human, mouse and the marsupial opossum. We established a consensus classification of the cellular diversity in the developing mammalian cerebellum and validated it by spatial mapping in the fetal human cerebellum. Our cross-species analyses revealed largely conserved developmental dynamics of cell-type generation, except for Purkinje cells, for which we observed an expansion of early-born subtypes in the human lineage. Global transcriptome profiles, conserved cell-state markers and gene-expression trajectories across neuronal differentiation show that cerebellar cell-type-defining programmes have been overall preserved for at least 160 million years. However, we also identified many orthologous genes that gained or lost expression in cerebellar neural cell types in one of the species or evolved new expression trajectories during neuronal differentiation, indicating widespread gene repurposing at the cell-type level. In sum, our study unveils shared and lineage-specific gene-expression programmes governing the development of cerebellar cells and expands our understanding of mammalian brain evolution.","container-title":"Nature","DOI":"10.1038/s41586-023-06884-x","ISSN":"1476-4687","issue":"7996","language":"en","license":"2023 The Author(s)","note":"publisher: Nature Publishing Group","page":"788-796","source":"www.nature.com","title":"Cellular development and evolution of the mammalian cerebellum","volume":"625","author":[{"family":"Sepp","given":"Mari"},{"family":"Leiss","given":"Kevin"},{"family":"Murat","given":"Florent"},{"family":"Okonechnikov","given":"Konstantin"},{"family":"Joshi","given":"Piyush"},{"family":"Leushkin","given":"Evgeny"},{"family":"Spänig","given":"Lisa"},{"family":"Mbengue","given":"Noe"},{"family":"Schneider","given":"Céline"},{"family":"Schmidt","given":"Julia"},{"family":"Trost","given":"Nils"},{"family":"Schauer","given":"Maria"},{"family":"Khaitovich","given":"Philipp"},{"family":"Lisgo","given":"Steven"},{"family":"Palkovits","given":"Miklós"},{"family":"Giere","given":"Peter"},{"family":"Kutscher","given":"Lena M."},{"family":"Anders","given":"Simon"},{"family":"Cardoso-Moreira","given":"Margarida"},{"family":"Sarropoulos","given":"Ioannis"},{"family":"Pfister","given":"Stefan M."},{"family":"Kaessmann","given":"Henrik"}],"issued":{"date-parts":[["2024",1]]}}}],"schema":"https://github.com/citation-style-language/schema/raw/master/csl-citation.json"} </w:instrText>
      </w:r>
      <w:r w:rsidR="005C0263">
        <w:rPr>
          <w:rFonts w:ascii="Times New Roman" w:hAnsi="Times New Roman" w:cs="Times New Roman"/>
        </w:rPr>
        <w:fldChar w:fldCharType="separate"/>
      </w:r>
      <w:r w:rsidR="005C0263" w:rsidRPr="005C0263">
        <w:rPr>
          <w:rFonts w:ascii="Times New Roman" w:hAnsi="Times New Roman" w:cs="Times New Roman"/>
          <w:kern w:val="0"/>
        </w:rPr>
        <w:t xml:space="preserve">(Sepp </w:t>
      </w:r>
      <w:r w:rsidR="005C0263" w:rsidRPr="005C0263">
        <w:rPr>
          <w:rFonts w:ascii="Times New Roman" w:hAnsi="Times New Roman" w:cs="Times New Roman"/>
          <w:i/>
          <w:iCs/>
          <w:kern w:val="0"/>
        </w:rPr>
        <w:t>et al.</w:t>
      </w:r>
      <w:r w:rsidR="005C0263" w:rsidRPr="005C0263">
        <w:rPr>
          <w:rFonts w:ascii="Times New Roman" w:hAnsi="Times New Roman" w:cs="Times New Roman"/>
          <w:kern w:val="0"/>
        </w:rPr>
        <w:t xml:space="preserve"> 2024)</w:t>
      </w:r>
      <w:r w:rsidR="005C0263">
        <w:rPr>
          <w:rFonts w:ascii="Times New Roman" w:hAnsi="Times New Roman" w:cs="Times New Roman"/>
        </w:rPr>
        <w:fldChar w:fldCharType="end"/>
      </w:r>
      <w:r w:rsidR="003B7DEB" w:rsidRPr="005C0263">
        <w:rPr>
          <w:rFonts w:ascii="Times New Roman" w:hAnsi="Times New Roman" w:cs="Times New Roman"/>
        </w:rPr>
        <w:t xml:space="preserve"> or provisioning new resources for exploration in further studies</w:t>
      </w:r>
      <w:r w:rsidR="005C0263">
        <w:rPr>
          <w:rFonts w:ascii="Times New Roman" w:hAnsi="Times New Roman" w:cs="Times New Roman"/>
        </w:rPr>
        <w:t xml:space="preserve"> </w:t>
      </w:r>
      <w:r w:rsidR="005C0263">
        <w:rPr>
          <w:rFonts w:ascii="Times New Roman" w:hAnsi="Times New Roman" w:cs="Times New Roman"/>
        </w:rPr>
        <w:fldChar w:fldCharType="begin"/>
      </w:r>
      <w:r w:rsidR="005C0263">
        <w:rPr>
          <w:rFonts w:ascii="Times New Roman" w:hAnsi="Times New Roman" w:cs="Times New Roman"/>
        </w:rPr>
        <w:instrText xml:space="preserve"> ADDIN ZOTERO_ITEM CSL_CITATION {"citationID":"fOKFlkjT","properties":{"formattedCitation":"(Bakken {\\i{}et al.} 2016)","plainCitation":"(Bakken et al. 2016)","noteIndex":0},"citationItems":[{"id":22,"uris":["http://zotero.org/users/local/edg5ujpK/items/XZWG9PQD"],"itemData":{"id":22,"type":"article-journal","abstract":"The transcriptional underpinnings of brain development remain poorly understood, particularly in humans and closely related non-human primates. We describe a high-resolution transcriptional atlas of rhesus monkey (Macaca mulatta) brain development that combines dense temporal sampling of prenatal and postnatal periods with fine anatomical division of cortical and subcortical regions associated with human neuropsychiatric disease. Gene expression changes more rapidly before birth, both in progenitor cells and maturing neurons. Cortical layers and areas acquire adult-like molecular profiles surprisingly late in postnatal development. Disparate cell populations exhibit distinct developmental timing of gene expression, but also unexpected synchrony of processes underlying neural circuit construction including cell projection and adhesion. Candidate risk genes for neurodevelopmental disorders including primary microcephaly, autism spectrum disorder, intellectual disability, and schizophrenia show disease-specific spatiotemporal enrichment within developing neocortex. Human developmental expression trajectories are more similar to monkey than rodent, although approximately 9% of genes show human-specific regulation with evidence for prolonged maturation or neoteny compared to monkey.","container-title":"Nature","DOI":"10.1038/nature18637","ISSN":"1476-4687","issue":"7612","language":"en","license":"2016 Springer Nature Limited","note":"publisher: Nature Publishing Group","page":"367-375","source":"www.nature.com","title":"A comprehensive transcriptional map of primate brain development","volume":"535","author":[{"family":"Bakken","given":"Trygve E."},{"family":"Miller","given":"Jeremy A."},{"family":"Ding","given":"Song-Lin"},{"family":"Sunkin","given":"Susan M."},{"family":"Smith","given":"Kimberly A."},{"family":"Ng","given":"Lydia"},{"family":"Szafer","given":"Aaron"},{"family":"Dalley","given":"Rachel A."},{"family":"Royall","given":"Joshua J."},{"family":"Lemon","given":"Tracy"},{"family":"Shapouri","given":"Sheila"},{"family":"Aiona","given":"Kaylynn"},{"family":"Arnold","given":"James"},{"family":"Bennett","given":"Jeffrey L."},{"family":"Bertagnolli","given":"Darren"},{"family":"Bickley","given":"Kristopher"},{"family":"Boe","given":"Andrew"},{"family":"Brouner","given":"Krissy"},{"family":"Butler","given":"Stephanie"},{"family":"Byrnes","given":"Emi"},{"family":"Caldejon","given":"Shiella"},{"family":"Carey","given":"Anita"},{"family":"Cate","given":"Shelby"},{"family":"Chapin","given":"Mike"},{"family":"Chen","given":"Jefferey"},{"family":"Dee","given":"Nick"},{"family":"Desta","given":"Tsega"},{"family":"Dolbeare","given":"Tim A."},{"family":"Dotson","given":"Nadia"},{"family":"Ebbert","given":"Amanda"},{"family":"Fulfs","given":"Erich"},{"family":"Gee","given":"Garrett"},{"family":"Gilbert","given":"Terri L."},{"family":"Goldy","given":"Jeff"},{"family":"Gourley","given":"Lindsey"},{"family":"Gregor","given":"Ben"},{"family":"Gu","given":"Guangyu"},{"family":"Hall","given":"Jon"},{"family":"Haradon","given":"Zeb"},{"family":"Haynor","given":"David R."},{"family":"Hejazinia","given":"Nika"},{"family":"Hoerder-Suabedissen","given":"Anna"},{"family":"Howard","given":"Robert"},{"family":"Jochim","given":"Jay"},{"family":"Kinnunen","given":"Marty"},{"family":"Kriedberg","given":"Ali"},{"family":"Kuan","given":"Chihchau L."},{"family":"Lau","given":"Christopher"},{"family":"Lee","given":"Chang-Kyu"},{"family":"Lee","given":"Felix"},{"family":"Luong","given":"Lon"},{"family":"Mastan","given":"Naveed"},{"family":"May","given":"Ryan"},{"family":"Melchor","given":"Jose"},{"family":"Mosqueda","given":"Nerick"},{"family":"Mott","given":"Erika"},{"family":"Ngo","given":"Kiet"},{"family":"Nyhus","given":"Julie"},{"family":"Oldre","given":"Aaron"},{"family":"Olson","given":"Eric"},{"family":"Parente","given":"Jody"},{"family":"Parker","given":"Patrick D."},{"family":"Parry","given":"Sheana"},{"family":"Pendergraft","given":"Julie"},{"family":"Potekhina","given":"Lydia"},{"family":"Reding","given":"Melissa"},{"family":"Riley","given":"Zackery L."},{"family":"Roberts","given":"Tyson"},{"family":"Rogers","given":"Brandon"},{"family":"Roll","given":"Kate"},{"family":"Rosen","given":"David"},{"family":"Sandman","given":"David"},{"family":"Sarreal","given":"Melaine"},{"family":"Shapovalova","given":"Nadiya"},{"family":"Shi","given":"Shu"},{"family":"Sjoquist","given":"Nathan"},{"family":"Sodt","given":"Andy J."},{"family":"Townsend","given":"Robbie"},{"family":"Velasquez","given":"Lissette"},{"family":"Wagley","given":"Udi"},{"family":"Wakeman","given":"Wayne B."},{"family":"White","given":"Cassandra"},{"family":"Bennett","given":"Crissa"},{"family":"Wu","given":"Jennifer"},{"family":"Young","given":"Rob"},{"family":"Youngstrom","given":"Brian L."},{"family":"Wohnoutka","given":"Paul"},{"family":"Gibbs","given":"Richard A."},{"family":"Rogers","given":"Jeffrey"},{"family":"Hohmann","given":"John G."},{"family":"Hawrylycz","given":"Michael J."},{"family":"Hevner","given":"Robert F."},{"family":"Molnár","given":"Zoltán"},{"family":"Phillips","given":"John W."},{"family":"Dang","given":"Chinh"},{"family":"Jones","given":"Allan R."},{"family":"Amaral","given":"David G."},{"family":"Bernard","given":"Amy"},{"family":"Lein","given":"Ed S."}],"issued":{"date-parts":[["2016",7]]}}}],"schema":"https://github.com/citation-style-language/schema/raw/master/csl-citation.json"} </w:instrText>
      </w:r>
      <w:r w:rsidR="005C0263">
        <w:rPr>
          <w:rFonts w:ascii="Times New Roman" w:hAnsi="Times New Roman" w:cs="Times New Roman"/>
        </w:rPr>
        <w:fldChar w:fldCharType="separate"/>
      </w:r>
      <w:r w:rsidR="005C0263" w:rsidRPr="005C0263">
        <w:rPr>
          <w:rFonts w:ascii="Times New Roman" w:hAnsi="Times New Roman" w:cs="Times New Roman"/>
          <w:kern w:val="0"/>
        </w:rPr>
        <w:t xml:space="preserve">(Bakken </w:t>
      </w:r>
      <w:r w:rsidR="005C0263" w:rsidRPr="005C0263">
        <w:rPr>
          <w:rFonts w:ascii="Times New Roman" w:hAnsi="Times New Roman" w:cs="Times New Roman"/>
          <w:i/>
          <w:iCs/>
          <w:kern w:val="0"/>
        </w:rPr>
        <w:t>et al.</w:t>
      </w:r>
      <w:r w:rsidR="005C0263" w:rsidRPr="005C0263">
        <w:rPr>
          <w:rFonts w:ascii="Times New Roman" w:hAnsi="Times New Roman" w:cs="Times New Roman"/>
          <w:kern w:val="0"/>
        </w:rPr>
        <w:t xml:space="preserve"> 2016)</w:t>
      </w:r>
      <w:r w:rsidR="005C0263">
        <w:rPr>
          <w:rFonts w:ascii="Times New Roman" w:hAnsi="Times New Roman" w:cs="Times New Roman"/>
        </w:rPr>
        <w:fldChar w:fldCharType="end"/>
      </w:r>
      <w:r w:rsidR="005C0263">
        <w:rPr>
          <w:rFonts w:ascii="Times New Roman" w:hAnsi="Times New Roman" w:cs="Times New Roman"/>
        </w:rPr>
        <w:t xml:space="preserve">. </w:t>
      </w:r>
      <w:r w:rsidR="00897FE9" w:rsidRPr="00314D4A">
        <w:rPr>
          <w:rFonts w:ascii="Times New Roman" w:hAnsi="Times New Roman" w:cs="Times New Roman"/>
        </w:rPr>
        <w:t xml:space="preserve">This study </w:t>
      </w:r>
      <w:r w:rsidR="00314D4A">
        <w:rPr>
          <w:rFonts w:ascii="Times New Roman" w:hAnsi="Times New Roman" w:cs="Times New Roman"/>
        </w:rPr>
        <w:t>aims to fill this gap in two ways.</w:t>
      </w:r>
      <w:r w:rsidR="00897FE9" w:rsidRPr="00314D4A">
        <w:rPr>
          <w:rFonts w:ascii="Times New Roman" w:hAnsi="Times New Roman" w:cs="Times New Roman"/>
        </w:rPr>
        <w:t xml:space="preserve"> </w:t>
      </w:r>
      <w:r w:rsidR="00314D4A">
        <w:rPr>
          <w:rFonts w:ascii="Times New Roman" w:hAnsi="Times New Roman" w:cs="Times New Roman"/>
        </w:rPr>
        <w:t>F</w:t>
      </w:r>
      <w:r w:rsidR="00897FE9" w:rsidRPr="00314D4A">
        <w:rPr>
          <w:rFonts w:ascii="Times New Roman" w:hAnsi="Times New Roman" w:cs="Times New Roman"/>
        </w:rPr>
        <w:t>irst</w:t>
      </w:r>
      <w:r w:rsidR="00314D4A">
        <w:rPr>
          <w:rFonts w:ascii="Times New Roman" w:hAnsi="Times New Roman" w:cs="Times New Roman"/>
        </w:rPr>
        <w:t>, by</w:t>
      </w:r>
      <w:r w:rsidR="00897FE9" w:rsidRPr="00314D4A">
        <w:rPr>
          <w:rFonts w:ascii="Times New Roman" w:hAnsi="Times New Roman" w:cs="Times New Roman"/>
        </w:rPr>
        <w:t xml:space="preserve"> </w:t>
      </w:r>
      <w:r w:rsidR="00620920">
        <w:rPr>
          <w:rFonts w:ascii="Times New Roman" w:hAnsi="Times New Roman" w:cs="Times New Roman"/>
        </w:rPr>
        <w:t xml:space="preserve">more fully </w:t>
      </w:r>
      <w:r w:rsidR="00897FE9" w:rsidRPr="00314D4A">
        <w:rPr>
          <w:rFonts w:ascii="Times New Roman" w:hAnsi="Times New Roman" w:cs="Times New Roman"/>
        </w:rPr>
        <w:t>characteriz</w:t>
      </w:r>
      <w:r w:rsidR="00314D4A">
        <w:rPr>
          <w:rFonts w:ascii="Times New Roman" w:hAnsi="Times New Roman" w:cs="Times New Roman"/>
        </w:rPr>
        <w:t>ing</w:t>
      </w:r>
      <w:r w:rsidR="00897FE9" w:rsidRPr="00314D4A">
        <w:rPr>
          <w:rFonts w:ascii="Times New Roman" w:hAnsi="Times New Roman" w:cs="Times New Roman"/>
        </w:rPr>
        <w:t xml:space="preserve"> the rapid changes in gene expression in the human brain around birth</w:t>
      </w:r>
      <w:r w:rsidR="00314D4A">
        <w:rPr>
          <w:rFonts w:ascii="Times New Roman" w:hAnsi="Times New Roman" w:cs="Times New Roman"/>
        </w:rPr>
        <w:t xml:space="preserve">, which we hypothesise to be driven by some switch in functional focus, e.g. from tissue development to a response to stimulus. </w:t>
      </w:r>
      <w:r w:rsidR="00897FE9" w:rsidRPr="00314D4A">
        <w:rPr>
          <w:rFonts w:ascii="Times New Roman" w:hAnsi="Times New Roman" w:cs="Times New Roman"/>
        </w:rPr>
        <w:t>Second</w:t>
      </w:r>
      <w:r w:rsidR="00314D4A">
        <w:rPr>
          <w:rFonts w:ascii="Times New Roman" w:hAnsi="Times New Roman" w:cs="Times New Roman"/>
        </w:rPr>
        <w:t>,</w:t>
      </w:r>
      <w:r w:rsidR="00897FE9" w:rsidRPr="00314D4A">
        <w:rPr>
          <w:rFonts w:ascii="Times New Roman" w:hAnsi="Times New Roman" w:cs="Times New Roman"/>
        </w:rPr>
        <w:t xml:space="preserve"> </w:t>
      </w:r>
      <w:r w:rsidR="00314D4A">
        <w:rPr>
          <w:rFonts w:ascii="Times New Roman" w:hAnsi="Times New Roman" w:cs="Times New Roman"/>
        </w:rPr>
        <w:t>by</w:t>
      </w:r>
      <w:r w:rsidR="00897FE9" w:rsidRPr="00314D4A">
        <w:rPr>
          <w:rFonts w:ascii="Times New Roman" w:hAnsi="Times New Roman" w:cs="Times New Roman"/>
        </w:rPr>
        <w:t xml:space="preserve"> </w:t>
      </w:r>
      <w:r w:rsidR="009D57E3" w:rsidRPr="00314D4A">
        <w:rPr>
          <w:rFonts w:ascii="Times New Roman" w:hAnsi="Times New Roman" w:cs="Times New Roman"/>
        </w:rPr>
        <w:t>compar</w:t>
      </w:r>
      <w:r w:rsidR="00314D4A">
        <w:rPr>
          <w:rFonts w:ascii="Times New Roman" w:hAnsi="Times New Roman" w:cs="Times New Roman"/>
        </w:rPr>
        <w:t>ing</w:t>
      </w:r>
      <w:r w:rsidR="009D57E3" w:rsidRPr="00314D4A">
        <w:rPr>
          <w:rFonts w:ascii="Times New Roman" w:hAnsi="Times New Roman" w:cs="Times New Roman"/>
        </w:rPr>
        <w:t xml:space="preserve"> these changes</w:t>
      </w:r>
      <w:r w:rsidR="00897FE9" w:rsidRPr="00314D4A">
        <w:rPr>
          <w:rFonts w:ascii="Times New Roman" w:hAnsi="Times New Roman" w:cs="Times New Roman"/>
        </w:rPr>
        <w:t xml:space="preserve"> in different regions of the brain and in different species</w:t>
      </w:r>
      <w:r w:rsidR="009D57E3" w:rsidRPr="00314D4A">
        <w:rPr>
          <w:rFonts w:ascii="Times New Roman" w:hAnsi="Times New Roman" w:cs="Times New Roman"/>
        </w:rPr>
        <w:t xml:space="preserve"> to see if the mechanisms a</w:t>
      </w:r>
      <w:r w:rsidR="00FC0EF5">
        <w:rPr>
          <w:rFonts w:ascii="Times New Roman" w:hAnsi="Times New Roman" w:cs="Times New Roman"/>
        </w:rPr>
        <w:t>nd</w:t>
      </w:r>
      <w:r w:rsidR="009D57E3" w:rsidRPr="00314D4A">
        <w:rPr>
          <w:rFonts w:ascii="Times New Roman" w:hAnsi="Times New Roman" w:cs="Times New Roman"/>
        </w:rPr>
        <w:t xml:space="preserve"> </w:t>
      </w:r>
      <w:r w:rsidR="00FC0EF5">
        <w:rPr>
          <w:rFonts w:ascii="Times New Roman" w:hAnsi="Times New Roman" w:cs="Times New Roman"/>
        </w:rPr>
        <w:t>developmental timing are conserved</w:t>
      </w:r>
      <w:r w:rsidR="000552AF">
        <w:rPr>
          <w:rFonts w:ascii="Times New Roman" w:hAnsi="Times New Roman" w:cs="Times New Roman"/>
        </w:rPr>
        <w:t xml:space="preserve">, which may reveal highly conserved pathways critical </w:t>
      </w:r>
      <w:r w:rsidR="008C66E2">
        <w:rPr>
          <w:rFonts w:ascii="Times New Roman" w:hAnsi="Times New Roman" w:cs="Times New Roman"/>
        </w:rPr>
        <w:t>for</w:t>
      </w:r>
      <w:r w:rsidR="000552AF">
        <w:rPr>
          <w:rFonts w:ascii="Times New Roman" w:hAnsi="Times New Roman" w:cs="Times New Roman"/>
        </w:rPr>
        <w:t xml:space="preserve"> normal brain development</w:t>
      </w:r>
      <w:r w:rsidR="00314D4A">
        <w:rPr>
          <w:rFonts w:ascii="Times New Roman" w:hAnsi="Times New Roman" w:cs="Times New Roman"/>
        </w:rPr>
        <w:t>.</w:t>
      </w:r>
      <w:r w:rsidR="00545D8A">
        <w:rPr>
          <w:rFonts w:ascii="Times New Roman" w:hAnsi="Times New Roman" w:cs="Times New Roman"/>
        </w:rPr>
        <w:t xml:space="preserve"> </w:t>
      </w:r>
    </w:p>
    <w:p w14:paraId="37CD8334" w14:textId="1A716E89" w:rsidR="4C5E276C" w:rsidRDefault="00EC3558" w:rsidP="4C5E276C">
      <w:pPr>
        <w:spacing w:line="360" w:lineRule="auto"/>
        <w:rPr>
          <w:rFonts w:ascii="Times New Roman" w:hAnsi="Times New Roman" w:cs="Times New Roman"/>
          <w:b/>
          <w:bCs/>
        </w:rPr>
      </w:pPr>
      <w:r>
        <w:rPr>
          <w:rFonts w:ascii="Times New Roman" w:hAnsi="Times New Roman" w:cs="Times New Roman"/>
          <w:b/>
          <w:bCs/>
        </w:rPr>
        <w:t>Results</w:t>
      </w:r>
    </w:p>
    <w:p w14:paraId="4DCCB5B0" w14:textId="6808913D" w:rsidR="006C150A" w:rsidRPr="006C150A" w:rsidRDefault="006C150A" w:rsidP="4C5E276C">
      <w:pPr>
        <w:spacing w:line="360" w:lineRule="auto"/>
        <w:rPr>
          <w:rFonts w:ascii="Times New Roman" w:hAnsi="Times New Roman" w:cs="Times New Roman"/>
          <w:u w:val="single"/>
        </w:rPr>
      </w:pPr>
      <w:r>
        <w:rPr>
          <w:rFonts w:ascii="Times New Roman" w:hAnsi="Times New Roman" w:cs="Times New Roman"/>
          <w:u w:val="single"/>
        </w:rPr>
        <w:t xml:space="preserve">Data Preprocessing and </w:t>
      </w:r>
      <w:r w:rsidR="00724558">
        <w:rPr>
          <w:rFonts w:ascii="Times New Roman" w:hAnsi="Times New Roman" w:cs="Times New Roman"/>
          <w:u w:val="single"/>
        </w:rPr>
        <w:t>Developmental Staging</w:t>
      </w:r>
    </w:p>
    <w:p w14:paraId="0882900D" w14:textId="3D291D88" w:rsidR="001F3E03" w:rsidRDefault="00476F92" w:rsidP="4C5E276C">
      <w:pPr>
        <w:spacing w:line="360" w:lineRule="auto"/>
        <w:rPr>
          <w:rFonts w:ascii="Times New Roman" w:hAnsi="Times New Roman" w:cs="Times New Roman"/>
        </w:rPr>
      </w:pPr>
      <w:r>
        <w:rPr>
          <w:rFonts w:ascii="Times New Roman" w:hAnsi="Times New Roman" w:cs="Times New Roman"/>
        </w:rPr>
        <w:t>We used</w:t>
      </w:r>
      <w:r w:rsidR="00953FDB">
        <w:rPr>
          <w:rFonts w:ascii="Times New Roman" w:hAnsi="Times New Roman" w:cs="Times New Roman"/>
        </w:rPr>
        <w:t xml:space="preserve"> publicly available single-nucleus RNA-seq data collected from two recent, peer-reviewed pape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Sxu7fUS","properties":{"formattedCitation":"(Herring {\\i{}et al.} 2022; Sepp {\\i{}et al.} 2024)","plainCitation":"(Herring et al. 2022; Sepp et al. 2024)","noteIndex":0},"citationItems":[{"id":2,"uris":["http://zotero.org/users/local/edg5ujpK/items/85X3LAA7"],"itemData":{"id":2,"type":"article-journal","abstract":"Human brain development is underpinned by cellular and molecular reconﬁgurations continuing into the third decade of life. To reveal cell dynamics orchestrating neural maturation, we proﬁled human prefrontal cortex gene expression and chromatin accessibility at single-cell resolution from gestation to adulthood. Integrative analyses deﬁne the dynamic trajectories of each cell type, revealing major gene expression reconﬁguration at the prenatal-to-postnatal transition in all cell types followed by continuous reconﬁguration into adulthood and identifying regulatory networks guiding cellular developmental programs, states, and functions. We uncover links between expression dynamics and developmental milestones, characterize the diverse timing of when cells acquire adult-like states, and identify molecular convergence from distinct developmental origins. We further reveal cellular dynamics and their regulators implicated in neurological disorders. Finally, using this reference, we benchmark cell identities and maturation states in organoid models. Together, this captures the dynamic regulatory landscape of human cortical development.","container-title":"Cell","DOI":"10.1016/j.cell.2022.09.039","ISSN":"00928674","issue":"23","journalAbbreviation":"Cell","language":"en","page":"4428-4447.e28","source":"DOI.org (Crossref)","title":"Human prefrontal cortex gene regulatory dynamics from gestation to adulthood at single-cell resolution","volume":"185","author":[{"family":"Herring","given":"Charles A."},{"family":"Simmons","given":"Rebecca K."},{"family":"Freytag","given":"Saskia"},{"family":"Poppe","given":"Daniel"},{"family":"Moffet","given":"Joel J.D."},{"family":"Pflueger","given":"Jahnvi"},{"family":"Buckberry","given":"Sam"},{"family":"Vargas-Landin","given":"Dulce B."},{"family":"Clément","given":"Olivier"},{"family":"Echeverría","given":"Enrique Goñi"},{"family":"Sutton","given":"Gavin J."},{"family":"Alvarez-Franco","given":"Alba"},{"family":"Hou","given":"Rui"},{"family":"Pflueger","given":"Christian"},{"family":"McDonald","given":"Kerrie"},{"family":"Polo","given":"Jose M."},{"family":"Forrest","given":"Alistair R.R."},{"family":"Nowak","given":"Anna K."},{"family":"Voineagu","given":"Irina"},{"family":"Martelotto","given":"Luciano"},{"family":"Lister","given":"Ryan"}],"issued":{"date-parts":[["2022",11]]}}},{"id":17,"uris":["http://zotero.org/users/local/edg5ujpK/items/DNH6HKWL"],"itemData":{"id":17,"type":"article-journal","abstract":"The expansion of the neocortex, a hallmark of mammalian evolution1,2, was accompanied by an increase in cerebellar neuron numbers3. However, little is known about the evolution of the cellular programmes underlying the development of the cerebellum in mammals. In this study we generated single-nucleus RNA-sequencing data for around 400,000 cells to trace the development of the cerebellum from early neurogenesis to adulthood in human, mouse and the marsupial opossum. We established a consensus classification of the cellular diversity in the developing mammalian cerebellum and validated it by spatial mapping in the fetal human cerebellum. Our cross-species analyses revealed largely conserved developmental dynamics of cell-type generation, except for Purkinje cells, for which we observed an expansion of early-born subtypes in the human lineage. Global transcriptome profiles, conserved cell-state markers and gene-expression trajectories across neuronal differentiation show that cerebellar cell-type-defining programmes have been overall preserved for at least 160 million years. However, we also identified many orthologous genes that gained or lost expression in cerebellar neural cell types in one of the species or evolved new expression trajectories during neuronal differentiation, indicating widespread gene repurposing at the cell-type level. In sum, our study unveils shared and lineage-specific gene-expression programmes governing the development of cerebellar cells and expands our understanding of mammalian brain evolution.","container-title":"Nature","DOI":"10.1038/s41586-023-06884-x","ISSN":"1476-4687","issue":"7996","language":"en","license":"2023 The Author(s)","note":"publisher: Nature Publishing Group","page":"788-796","source":"www.nature.com","title":"Cellular development and evolution of the mammalian cerebellum","volume":"625","author":[{"family":"Sepp","given":"Mari"},{"family":"Leiss","given":"Kevin"},{"family":"Murat","given":"Florent"},{"family":"Okonechnikov","given":"Konstantin"},{"family":"Joshi","given":"Piyush"},{"family":"Leushkin","given":"Evgeny"},{"family":"Spänig","given":"Lisa"},{"family":"Mbengue","given":"Noe"},{"family":"Schneider","given":"Céline"},{"family":"Schmidt","given":"Julia"},{"family":"Trost","given":"Nils"},{"family":"Schauer","given":"Maria"},{"family":"Khaitovich","given":"Philipp"},{"family":"Lisgo","given":"Steven"},{"family":"Palkovits","given":"Miklós"},{"family":"Giere","given":"Peter"},{"family":"Kutscher","given":"Lena M."},{"family":"Anders","given":"Simon"},{"family":"Cardoso-Moreira","given":"Margarida"},{"family":"Sarropoulos","given":"Ioannis"},{"family":"Pfister","given":"Stefan M."},{"family":"Kaessmann","given":"Henrik"}],"issued":{"date-parts":[["2024",1]]}}}],"schema":"https://github.com/citation-style-language/schema/raw/master/csl-citation.json"} </w:instrText>
      </w:r>
      <w:r>
        <w:rPr>
          <w:rFonts w:ascii="Times New Roman" w:hAnsi="Times New Roman" w:cs="Times New Roman"/>
        </w:rPr>
        <w:fldChar w:fldCharType="separate"/>
      </w:r>
      <w:r w:rsidRPr="00476F92">
        <w:rPr>
          <w:rFonts w:ascii="Times New Roman" w:hAnsi="Times New Roman" w:cs="Times New Roman"/>
          <w:kern w:val="0"/>
        </w:rPr>
        <w:t xml:space="preserve">(Herring </w:t>
      </w:r>
      <w:r w:rsidRPr="00476F92">
        <w:rPr>
          <w:rFonts w:ascii="Times New Roman" w:hAnsi="Times New Roman" w:cs="Times New Roman"/>
          <w:i/>
          <w:iCs/>
          <w:kern w:val="0"/>
        </w:rPr>
        <w:t>et al.</w:t>
      </w:r>
      <w:r w:rsidRPr="00476F92">
        <w:rPr>
          <w:rFonts w:ascii="Times New Roman" w:hAnsi="Times New Roman" w:cs="Times New Roman"/>
          <w:kern w:val="0"/>
        </w:rPr>
        <w:t xml:space="preserve"> 2022; Sepp </w:t>
      </w:r>
      <w:r w:rsidRPr="00476F92">
        <w:rPr>
          <w:rFonts w:ascii="Times New Roman" w:hAnsi="Times New Roman" w:cs="Times New Roman"/>
          <w:i/>
          <w:iCs/>
          <w:kern w:val="0"/>
        </w:rPr>
        <w:t>et al.</w:t>
      </w:r>
      <w:r w:rsidRPr="00476F92">
        <w:rPr>
          <w:rFonts w:ascii="Times New Roman" w:hAnsi="Times New Roman" w:cs="Times New Roman"/>
          <w:kern w:val="0"/>
        </w:rPr>
        <w:t xml:space="preserve"> 2024)</w:t>
      </w:r>
      <w:r>
        <w:rPr>
          <w:rFonts w:ascii="Times New Roman" w:hAnsi="Times New Roman" w:cs="Times New Roman"/>
        </w:rPr>
        <w:fldChar w:fldCharType="end"/>
      </w:r>
      <w:r>
        <w:rPr>
          <w:rFonts w:ascii="Times New Roman" w:hAnsi="Times New Roman" w:cs="Times New Roman"/>
        </w:rPr>
        <w:t>, hereafter referred to as the Herring data and Sepp data, respectively. These datasets were chosen because they use similar 10</w:t>
      </w:r>
      <w:r w:rsidR="006C150A">
        <w:rPr>
          <w:rFonts w:ascii="Times New Roman" w:hAnsi="Times New Roman" w:cs="Times New Roman"/>
        </w:rPr>
        <w:t>x</w:t>
      </w:r>
      <w:r>
        <w:rPr>
          <w:rFonts w:ascii="Times New Roman" w:hAnsi="Times New Roman" w:cs="Times New Roman"/>
        </w:rPr>
        <w:t xml:space="preserve"> Genomics protocols for sequencing, span </w:t>
      </w:r>
      <w:r w:rsidR="00F36A00">
        <w:rPr>
          <w:rFonts w:ascii="Times New Roman" w:hAnsi="Times New Roman" w:cs="Times New Roman"/>
        </w:rPr>
        <w:t xml:space="preserve">a similar wide range of the developmental course, including </w:t>
      </w:r>
      <w:r>
        <w:rPr>
          <w:rFonts w:ascii="Times New Roman" w:hAnsi="Times New Roman" w:cs="Times New Roman"/>
        </w:rPr>
        <w:t>our time points of interest across multiple species, and were taken from different regions of the brain</w:t>
      </w:r>
      <w:r w:rsidR="006C150A">
        <w:rPr>
          <w:rFonts w:ascii="Times New Roman" w:hAnsi="Times New Roman" w:cs="Times New Roman"/>
        </w:rPr>
        <w:t xml:space="preserve"> (prefrontal cortex and cerebellum, respectively)</w:t>
      </w:r>
      <w:r>
        <w:rPr>
          <w:rFonts w:ascii="Times New Roman" w:hAnsi="Times New Roman" w:cs="Times New Roman"/>
        </w:rPr>
        <w:t>,</w:t>
      </w:r>
      <w:r w:rsidR="00C918BB">
        <w:rPr>
          <w:rFonts w:ascii="Times New Roman" w:hAnsi="Times New Roman" w:cs="Times New Roman"/>
        </w:rPr>
        <w:t xml:space="preserve"> making them good candidates to facilitate investigations relevant to our hypothesis. </w:t>
      </w:r>
      <w:r w:rsidR="00792B0D">
        <w:rPr>
          <w:rFonts w:ascii="Times New Roman" w:hAnsi="Times New Roman" w:cs="Times New Roman"/>
        </w:rPr>
        <w:t xml:space="preserve">After preprocessing, the data consisted of </w:t>
      </w:r>
      <w:r w:rsidR="00C84F61" w:rsidRPr="00C84F61">
        <w:rPr>
          <w:rFonts w:ascii="Times New Roman" w:hAnsi="Times New Roman" w:cs="Times New Roman"/>
        </w:rPr>
        <w:t>447,556</w:t>
      </w:r>
      <w:r w:rsidR="00792B0D">
        <w:rPr>
          <w:rFonts w:ascii="Times New Roman" w:hAnsi="Times New Roman" w:cs="Times New Roman"/>
        </w:rPr>
        <w:t xml:space="preserve"> total </w:t>
      </w:r>
      <w:r w:rsidR="00C918BB">
        <w:rPr>
          <w:rFonts w:ascii="Times New Roman" w:hAnsi="Times New Roman" w:cs="Times New Roman"/>
        </w:rPr>
        <w:t>single nuclei</w:t>
      </w:r>
      <w:r w:rsidR="00C84F61">
        <w:rPr>
          <w:rFonts w:ascii="Times New Roman" w:hAnsi="Times New Roman" w:cs="Times New Roman"/>
        </w:rPr>
        <w:t xml:space="preserve"> and </w:t>
      </w:r>
      <w:r w:rsidR="00C84F61" w:rsidRPr="00C84F61">
        <w:rPr>
          <w:rFonts w:ascii="Times New Roman" w:hAnsi="Times New Roman" w:cs="Times New Roman"/>
        </w:rPr>
        <w:t>103,204</w:t>
      </w:r>
      <w:r w:rsidR="00C84F61">
        <w:rPr>
          <w:rFonts w:ascii="Times New Roman" w:hAnsi="Times New Roman" w:cs="Times New Roman"/>
        </w:rPr>
        <w:t xml:space="preserve"> total gene features which were used for analysis. </w:t>
      </w:r>
      <w:r w:rsidR="000B166B">
        <w:rPr>
          <w:rFonts w:ascii="Times New Roman" w:hAnsi="Times New Roman" w:cs="Times New Roman"/>
        </w:rPr>
        <w:t>We first sought to verify when the largest changes in expression were occurring for each dataset to ensure we would be able to capture these transitions in our analysis. Sample</w:t>
      </w:r>
      <w:r w:rsidR="00620920">
        <w:rPr>
          <w:rFonts w:ascii="Times New Roman" w:hAnsi="Times New Roman" w:cs="Times New Roman"/>
        </w:rPr>
        <w:t>-</w:t>
      </w:r>
      <w:r w:rsidR="000B166B">
        <w:rPr>
          <w:rFonts w:ascii="Times New Roman" w:hAnsi="Times New Roman" w:cs="Times New Roman"/>
        </w:rPr>
        <w:t>to</w:t>
      </w:r>
      <w:r w:rsidR="00620920">
        <w:rPr>
          <w:rFonts w:ascii="Times New Roman" w:hAnsi="Times New Roman" w:cs="Times New Roman"/>
        </w:rPr>
        <w:t>-</w:t>
      </w:r>
      <w:r w:rsidR="000B166B">
        <w:rPr>
          <w:rFonts w:ascii="Times New Roman" w:hAnsi="Times New Roman" w:cs="Times New Roman"/>
        </w:rPr>
        <w:t xml:space="preserve">sample distances were calculated </w:t>
      </w:r>
      <w:r w:rsidR="00724558">
        <w:rPr>
          <w:rFonts w:ascii="Times New Roman" w:hAnsi="Times New Roman" w:cs="Times New Roman"/>
        </w:rPr>
        <w:t>for</w:t>
      </w:r>
      <w:r w:rsidR="00A816BE">
        <w:rPr>
          <w:rFonts w:ascii="Times New Roman" w:hAnsi="Times New Roman" w:cs="Times New Roman"/>
        </w:rPr>
        <w:t xml:space="preserve"> each dataset after transforming them</w:t>
      </w:r>
      <w:r w:rsidR="000B166B">
        <w:rPr>
          <w:rFonts w:ascii="Times New Roman" w:hAnsi="Times New Roman" w:cs="Times New Roman"/>
        </w:rPr>
        <w:t xml:space="preserve"> with a variance stabilizing transformation</w:t>
      </w:r>
      <w:r w:rsidR="00A816BE">
        <w:rPr>
          <w:rFonts w:ascii="Times New Roman" w:hAnsi="Times New Roman" w:cs="Times New Roman"/>
        </w:rPr>
        <w:t xml:space="preserve"> and visualised using heatmaps</w:t>
      </w:r>
      <w:r w:rsidR="00724558">
        <w:rPr>
          <w:rFonts w:ascii="Times New Roman" w:hAnsi="Times New Roman" w:cs="Times New Roman"/>
        </w:rPr>
        <w:t xml:space="preserve"> (Figure 1)</w:t>
      </w:r>
      <w:r w:rsidR="00E6167C">
        <w:rPr>
          <w:rFonts w:ascii="Times New Roman" w:hAnsi="Times New Roman" w:cs="Times New Roman"/>
        </w:rPr>
        <w:t xml:space="preserve">, as recommended for sample clustering using the DESeq2 workflow </w:t>
      </w:r>
      <w:r w:rsidR="00E6167C">
        <w:rPr>
          <w:rFonts w:ascii="Times New Roman" w:hAnsi="Times New Roman" w:cs="Times New Roman"/>
        </w:rPr>
        <w:fldChar w:fldCharType="begin"/>
      </w:r>
      <w:r w:rsidR="00E6167C">
        <w:rPr>
          <w:rFonts w:ascii="Times New Roman" w:hAnsi="Times New Roman" w:cs="Times New Roman"/>
        </w:rPr>
        <w:instrText xml:space="preserve"> ADDIN ZOTERO_ITEM CSL_CITATION {"citationID":"BBcAkDcT","properties":{"formattedCitation":"(Anders and Huber 2010)","plainCitation":"(Anders and Huber 2010)","noteIndex":0},"citationItems":[{"id":179,"uris":["http://zotero.org/users/local/edg5ujpK/items/FYP9JNE2"],"itemData":{"id":179,"type":"article-journal","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container-title":"Genome Biology","DOI":"10.1186/gb-2010-11-10-r106","ISSN":"1474-760X","issue":"10","journalAbbreviation":"Genome Biol","language":"en","license":"2010 Anders et al","note":"number: 10\npublisher: BioMed Central","page":"1-12","source":"genomebiology.biomedcentral.com","title":"Differential expression analysis for sequence count data","volume":"11","author":[{"family":"Anders","given":"Simon"},{"family":"Huber","given":"Wolfgang"}],"issued":{"date-parts":[["2010",10]]}}}],"schema":"https://github.com/citation-style-language/schema/raw/master/csl-citation.json"} </w:instrText>
      </w:r>
      <w:r w:rsidR="00E6167C">
        <w:rPr>
          <w:rFonts w:ascii="Times New Roman" w:hAnsi="Times New Roman" w:cs="Times New Roman"/>
        </w:rPr>
        <w:fldChar w:fldCharType="separate"/>
      </w:r>
      <w:r w:rsidR="00E6167C" w:rsidRPr="00E6167C">
        <w:rPr>
          <w:rFonts w:ascii="Times New Roman" w:hAnsi="Times New Roman" w:cs="Times New Roman"/>
        </w:rPr>
        <w:t>(Anders and Huber 2010)</w:t>
      </w:r>
      <w:r w:rsidR="00E6167C">
        <w:rPr>
          <w:rFonts w:ascii="Times New Roman" w:hAnsi="Times New Roman" w:cs="Times New Roman"/>
        </w:rPr>
        <w:fldChar w:fldCharType="end"/>
      </w:r>
      <w:r w:rsidR="00A816BE">
        <w:rPr>
          <w:rFonts w:ascii="Times New Roman" w:hAnsi="Times New Roman" w:cs="Times New Roman"/>
        </w:rPr>
        <w:t xml:space="preserve">. This confirmed that in the human and mouse datasets significant changes occurred </w:t>
      </w:r>
      <w:r w:rsidR="00724558">
        <w:rPr>
          <w:rFonts w:ascii="Times New Roman" w:hAnsi="Times New Roman" w:cs="Times New Roman"/>
        </w:rPr>
        <w:t>shortly before birth</w:t>
      </w:r>
      <w:r w:rsidR="001C2207">
        <w:rPr>
          <w:rFonts w:ascii="Times New Roman" w:hAnsi="Times New Roman" w:cs="Times New Roman"/>
        </w:rPr>
        <w:t>,</w:t>
      </w:r>
      <w:r w:rsidR="00724558">
        <w:rPr>
          <w:rFonts w:ascii="Times New Roman" w:hAnsi="Times New Roman" w:cs="Times New Roman"/>
        </w:rPr>
        <w:t xml:space="preserve"> in the late gestational period. The lack of </w:t>
      </w:r>
      <w:proofErr w:type="spellStart"/>
      <w:r w:rsidR="00724558">
        <w:rPr>
          <w:rFonts w:ascii="Times New Roman" w:hAnsi="Times New Roman" w:cs="Times New Roman"/>
        </w:rPr>
        <w:t>fetal</w:t>
      </w:r>
      <w:proofErr w:type="spellEnd"/>
      <w:r w:rsidR="00724558">
        <w:rPr>
          <w:rFonts w:ascii="Times New Roman" w:hAnsi="Times New Roman" w:cs="Times New Roman"/>
        </w:rPr>
        <w:t xml:space="preserve"> samples in the opossum data obscured a similar analysis </w:t>
      </w:r>
      <w:r w:rsidR="00724558">
        <w:rPr>
          <w:rFonts w:ascii="Times New Roman" w:hAnsi="Times New Roman" w:cs="Times New Roman"/>
        </w:rPr>
        <w:lastRenderedPageBreak/>
        <w:t xml:space="preserve">there, </w:t>
      </w:r>
      <w:proofErr w:type="gramStart"/>
      <w:r w:rsidR="00724558">
        <w:rPr>
          <w:rFonts w:ascii="Times New Roman" w:hAnsi="Times New Roman" w:cs="Times New Roman"/>
        </w:rPr>
        <w:t>however</w:t>
      </w:r>
      <w:proofErr w:type="gramEnd"/>
      <w:r w:rsidR="00724558">
        <w:rPr>
          <w:rFonts w:ascii="Times New Roman" w:hAnsi="Times New Roman" w:cs="Times New Roman"/>
        </w:rPr>
        <w:t xml:space="preserve"> there did appear to be a transition from early to late neonatal periods between </w:t>
      </w:r>
      <w:r w:rsidR="00E6167C" w:rsidRPr="00DB1672">
        <w:rPr>
          <w:rFonts w:ascii="Times New Roman" w:hAnsi="Times New Roman" w:cs="Times New Roman"/>
          <w:noProof/>
        </w:rPr>
        <mc:AlternateContent>
          <mc:Choice Requires="wpg">
            <w:drawing>
              <wp:anchor distT="0" distB="0" distL="114300" distR="114300" simplePos="0" relativeHeight="251662336" behindDoc="0" locked="0" layoutInCell="1" allowOverlap="1" wp14:anchorId="6C005F50" wp14:editId="5F01ACFF">
                <wp:simplePos x="0" y="0"/>
                <wp:positionH relativeFrom="column">
                  <wp:posOffset>-609600</wp:posOffset>
                </wp:positionH>
                <wp:positionV relativeFrom="paragraph">
                  <wp:posOffset>764540</wp:posOffset>
                </wp:positionV>
                <wp:extent cx="7193280" cy="6934200"/>
                <wp:effectExtent l="0" t="0" r="7620" b="0"/>
                <wp:wrapTight wrapText="bothSides">
                  <wp:wrapPolygon edited="0">
                    <wp:start x="57" y="0"/>
                    <wp:lineTo x="0" y="10800"/>
                    <wp:lineTo x="0" y="21541"/>
                    <wp:lineTo x="21566" y="21541"/>
                    <wp:lineTo x="21566" y="0"/>
                    <wp:lineTo x="57" y="0"/>
                  </wp:wrapPolygon>
                </wp:wrapTight>
                <wp:docPr id="823712422" name="Group 1"/>
                <wp:cNvGraphicFramePr/>
                <a:graphic xmlns:a="http://schemas.openxmlformats.org/drawingml/2006/main">
                  <a:graphicData uri="http://schemas.microsoft.com/office/word/2010/wordprocessingGroup">
                    <wpg:wgp>
                      <wpg:cNvGrpSpPr/>
                      <wpg:grpSpPr>
                        <a:xfrm>
                          <a:off x="0" y="0"/>
                          <a:ext cx="7193280" cy="6934200"/>
                          <a:chOff x="0" y="0"/>
                          <a:chExt cx="7193280" cy="6934200"/>
                        </a:xfrm>
                      </wpg:grpSpPr>
                      <pic:pic xmlns:pic="http://schemas.openxmlformats.org/drawingml/2006/picture">
                        <pic:nvPicPr>
                          <pic:cNvPr id="143982082" name="Picture 10"/>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60960" y="0"/>
                            <a:ext cx="3467100" cy="3467100"/>
                          </a:xfrm>
                          <a:prstGeom prst="rect">
                            <a:avLst/>
                          </a:prstGeom>
                        </pic:spPr>
                      </pic:pic>
                      <pic:pic xmlns:pic="http://schemas.openxmlformats.org/drawingml/2006/picture">
                        <pic:nvPicPr>
                          <pic:cNvPr id="1151445571" name="Picture 1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3726180" y="0"/>
                            <a:ext cx="3467100" cy="3467100"/>
                          </a:xfrm>
                          <a:prstGeom prst="rect">
                            <a:avLst/>
                          </a:prstGeom>
                        </pic:spPr>
                      </pic:pic>
                      <pic:pic xmlns:pic="http://schemas.openxmlformats.org/drawingml/2006/picture">
                        <pic:nvPicPr>
                          <pic:cNvPr id="430239690" name="Picture 1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3467100"/>
                            <a:ext cx="3467100" cy="3467100"/>
                          </a:xfrm>
                          <a:prstGeom prst="rect">
                            <a:avLst/>
                          </a:prstGeom>
                        </pic:spPr>
                      </pic:pic>
                      <pic:pic xmlns:pic="http://schemas.openxmlformats.org/drawingml/2006/picture">
                        <pic:nvPicPr>
                          <pic:cNvPr id="213891539" name="Picture 10"/>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688080" y="3467100"/>
                            <a:ext cx="3467100" cy="3467100"/>
                          </a:xfrm>
                          <a:prstGeom prst="rect">
                            <a:avLst/>
                          </a:prstGeom>
                        </pic:spPr>
                      </pic:pic>
                    </wpg:wgp>
                  </a:graphicData>
                </a:graphic>
              </wp:anchor>
            </w:drawing>
          </mc:Choice>
          <mc:Fallback>
            <w:pict>
              <v:group w14:anchorId="463221F0" id="Group 1" o:spid="_x0000_s1026" style="position:absolute;margin-left:-48pt;margin-top:60.2pt;width:566.4pt;height:546pt;z-index:251662336" coordsize="71932,693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609;width:34671;height:34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">
                  <v:imagedata r:id="rId12" o:title=""/>
                </v:shape>
                <v:shape id="Picture 10" o:spid="_x0000_s1028" type="#_x0000_t75" style="position:absolute;left:37261;width:34671;height:34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">
                  <v:imagedata r:id="rId13" o:title=""/>
                </v:shape>
                <v:shape id="Picture 10" o:spid="_x0000_s1029" type="#_x0000_t75" style="position:absolute;top:34671;width:34671;height:34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">
                  <v:imagedata r:id="rId14" o:title=""/>
                </v:shape>
                <v:shape id="Picture 10" o:spid="_x0000_s1030" type="#_x0000_t75" style="position:absolute;left:36880;top:34671;width:34671;height:34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">
                  <v:imagedata r:id="rId15" o:title=""/>
                </v:shape>
                <w10:wrap type="tight"/>
              </v:group>
            </w:pict>
          </mc:Fallback>
        </mc:AlternateContent>
      </w:r>
      <w:r w:rsidR="00724558">
        <w:rPr>
          <w:rFonts w:ascii="Times New Roman" w:hAnsi="Times New Roman" w:cs="Times New Roman"/>
        </w:rPr>
        <w:t xml:space="preserve">postnatal days 1 and 4, though this may be due to a lack of </w:t>
      </w:r>
      <w:r w:rsidR="001C2207">
        <w:rPr>
          <w:rFonts w:ascii="Times New Roman" w:hAnsi="Times New Roman" w:cs="Times New Roman"/>
        </w:rPr>
        <w:t>samples at</w:t>
      </w:r>
      <w:r w:rsidR="00724558">
        <w:rPr>
          <w:rFonts w:ascii="Times New Roman" w:hAnsi="Times New Roman" w:cs="Times New Roman"/>
        </w:rPr>
        <w:t xml:space="preserve"> the intervening ages. </w:t>
      </w:r>
    </w:p>
    <w:p w14:paraId="1CE9AAB4" w14:textId="5F305AF2" w:rsidR="001F3E03" w:rsidRDefault="001F3E03" w:rsidP="00DB1672">
      <w:pPr>
        <w:rPr>
          <w:rFonts w:ascii="Times New Roman" w:hAnsi="Times New Roman" w:cs="Times New Roman"/>
        </w:rPr>
      </w:pPr>
      <w:r w:rsidRPr="00DB1672">
        <w:rPr>
          <w:rFonts w:ascii="Times New Roman" w:hAnsi="Times New Roman" w:cs="Times New Roman"/>
        </w:rPr>
        <w:t>Figure 1: Heatmaps showing sample</w:t>
      </w:r>
      <w:r w:rsidR="001C2207">
        <w:rPr>
          <w:rFonts w:ascii="Times New Roman" w:hAnsi="Times New Roman" w:cs="Times New Roman"/>
        </w:rPr>
        <w:t>-</w:t>
      </w:r>
      <w:r w:rsidRPr="00DB1672">
        <w:rPr>
          <w:rFonts w:ascii="Times New Roman" w:hAnsi="Times New Roman" w:cs="Times New Roman"/>
        </w:rPr>
        <w:t>to</w:t>
      </w:r>
      <w:r w:rsidR="001C2207">
        <w:rPr>
          <w:rFonts w:ascii="Times New Roman" w:hAnsi="Times New Roman" w:cs="Times New Roman"/>
        </w:rPr>
        <w:t>-</w:t>
      </w:r>
      <w:r w:rsidRPr="00DB1672">
        <w:rPr>
          <w:rFonts w:ascii="Times New Roman" w:hAnsi="Times New Roman" w:cs="Times New Roman"/>
        </w:rPr>
        <w:t xml:space="preserve">sample distances for each dataset based on a variance stabilizing transformation applied to </w:t>
      </w:r>
      <w:proofErr w:type="spellStart"/>
      <w:r w:rsidRPr="00DB1672">
        <w:rPr>
          <w:rFonts w:ascii="Times New Roman" w:hAnsi="Times New Roman" w:cs="Times New Roman"/>
        </w:rPr>
        <w:t>pseudobulks</w:t>
      </w:r>
      <w:proofErr w:type="spellEnd"/>
      <w:r w:rsidRPr="00DB1672">
        <w:rPr>
          <w:rFonts w:ascii="Times New Roman" w:hAnsi="Times New Roman" w:cs="Times New Roman"/>
        </w:rPr>
        <w:t xml:space="preserve"> aggregated by sample age</w:t>
      </w:r>
      <w:r w:rsidR="00DB1672" w:rsidRPr="00DB1672">
        <w:rPr>
          <w:rFonts w:ascii="Times New Roman" w:hAnsi="Times New Roman" w:cs="Times New Roman"/>
        </w:rPr>
        <w:t>. Colouration shows the distance between samples, with greater values denoting more dissimilarity</w:t>
      </w:r>
      <w:r w:rsidR="00DB1672">
        <w:rPr>
          <w:rFonts w:ascii="Times New Roman" w:hAnsi="Times New Roman" w:cs="Times New Roman"/>
        </w:rPr>
        <w:t>.</w:t>
      </w:r>
    </w:p>
    <w:p w14:paraId="251C9577" w14:textId="77777777" w:rsidR="00DB1672" w:rsidRDefault="00DB1672" w:rsidP="00DB1672">
      <w:pPr>
        <w:rPr>
          <w:rFonts w:ascii="Times New Roman" w:hAnsi="Times New Roman" w:cs="Times New Roman"/>
        </w:rPr>
      </w:pPr>
    </w:p>
    <w:p w14:paraId="218A4F10" w14:textId="77777777" w:rsidR="00DA05F7" w:rsidRDefault="00724558" w:rsidP="001F3E03">
      <w:pPr>
        <w:spacing w:line="360" w:lineRule="auto"/>
        <w:rPr>
          <w:rFonts w:ascii="Times New Roman" w:hAnsi="Times New Roman" w:cs="Times New Roman"/>
        </w:rPr>
      </w:pPr>
      <w:r>
        <w:rPr>
          <w:rFonts w:ascii="Times New Roman" w:hAnsi="Times New Roman" w:cs="Times New Roman"/>
        </w:rPr>
        <w:lastRenderedPageBreak/>
        <w:t>Another significant change was present in the mouse and opossum data between infancy and adolescence, coincident with eye-opening</w:t>
      </w:r>
      <w:r w:rsidR="002879A5">
        <w:rPr>
          <w:rFonts w:ascii="Times New Roman" w:hAnsi="Times New Roman" w:cs="Times New Roman"/>
        </w:rPr>
        <w:t xml:space="preserve"> which occurs at approximately postnatal day 12 in mice </w:t>
      </w:r>
      <w:r w:rsidR="002879A5">
        <w:rPr>
          <w:rFonts w:ascii="Times New Roman" w:hAnsi="Times New Roman" w:cs="Times New Roman"/>
        </w:rPr>
        <w:fldChar w:fldCharType="begin"/>
      </w:r>
      <w:r w:rsidR="002879A5">
        <w:rPr>
          <w:rFonts w:ascii="Times New Roman" w:hAnsi="Times New Roman" w:cs="Times New Roman"/>
        </w:rPr>
        <w:instrText xml:space="preserve"> ADDIN ZOTERO_ITEM CSL_CITATION {"citationID":"KlWGopjW","properties":{"formattedCitation":"(Tan {\\i{}et al.} 2021)","plainCitation":"(Tan et al. 2021)","noteIndex":0},"citationItems":[{"id":10,"uris":["http://zotero.org/users/local/edg5ujpK/items/BD2ETSWX"],"itemData":{"id":10,"type":"article-journal","container-title":"Cell","DOI":"10.1016/j.cell.2020.12.032","ISSN":"0092-8674, 1097-4172","issue":"3","journalAbbreviation":"Cell","language":"English","note":"publisher: Elsevier\nPMID: 33484631","page":"741-758.e17","source":"www.cell.com","title":"Changes in genome architecture and transcriptional dynamics progress independently of sensory experience during post-natal brain development","volume":"184","author":[{"family":"Tan","given":"Longzhi"},{"family":"Ma","given":"Wenping"},{"family":"Wu","given":"Honggui"},{"family":"Zheng","given":"Yinghui"},{"family":"Xing","given":"Dong"},{"family":"Chen","given":"Ritchie"},{"family":"Li","given":"Xiang"},{"family":"Daley","given":"Nicholas"},{"family":"Deisseroth","given":"Karl"},{"family":"Xie","given":"X. Sunney"}],"issued":{"date-parts":[["2021",2,4]]}}}],"schema":"https://github.com/citation-style-language/schema/raw/master/csl-citation.json"} </w:instrText>
      </w:r>
      <w:r w:rsidR="002879A5">
        <w:rPr>
          <w:rFonts w:ascii="Times New Roman" w:hAnsi="Times New Roman" w:cs="Times New Roman"/>
        </w:rPr>
        <w:fldChar w:fldCharType="separate"/>
      </w:r>
      <w:r w:rsidR="002879A5" w:rsidRPr="002879A5">
        <w:rPr>
          <w:rFonts w:ascii="Times New Roman" w:hAnsi="Times New Roman" w:cs="Times New Roman"/>
          <w:kern w:val="0"/>
        </w:rPr>
        <w:t xml:space="preserve">(Tan </w:t>
      </w:r>
      <w:r w:rsidR="002879A5" w:rsidRPr="002879A5">
        <w:rPr>
          <w:rFonts w:ascii="Times New Roman" w:hAnsi="Times New Roman" w:cs="Times New Roman"/>
          <w:i/>
          <w:iCs/>
          <w:kern w:val="0"/>
        </w:rPr>
        <w:t>et al.</w:t>
      </w:r>
      <w:r w:rsidR="002879A5" w:rsidRPr="002879A5">
        <w:rPr>
          <w:rFonts w:ascii="Times New Roman" w:hAnsi="Times New Roman" w:cs="Times New Roman"/>
          <w:kern w:val="0"/>
        </w:rPr>
        <w:t xml:space="preserve"> 2021)</w:t>
      </w:r>
      <w:r w:rsidR="002879A5">
        <w:rPr>
          <w:rFonts w:ascii="Times New Roman" w:hAnsi="Times New Roman" w:cs="Times New Roman"/>
        </w:rPr>
        <w:fldChar w:fldCharType="end"/>
      </w:r>
      <w:r w:rsidR="002879A5">
        <w:rPr>
          <w:rFonts w:ascii="Times New Roman" w:hAnsi="Times New Roman" w:cs="Times New Roman"/>
        </w:rPr>
        <w:t xml:space="preserve"> and day 34 in opossums </w:t>
      </w:r>
      <w:r w:rsidR="002879A5">
        <w:rPr>
          <w:rFonts w:ascii="Times New Roman" w:hAnsi="Times New Roman" w:cs="Times New Roman"/>
        </w:rPr>
        <w:fldChar w:fldCharType="begin"/>
      </w:r>
      <w:r w:rsidR="002879A5">
        <w:rPr>
          <w:rFonts w:ascii="Times New Roman" w:hAnsi="Times New Roman" w:cs="Times New Roman"/>
        </w:rPr>
        <w:instrText xml:space="preserve"> ADDIN ZOTERO_ITEM CSL_CITATION {"citationID":"M2JxfkaA","properties":{"formattedCitation":"(Macrini 2004; Djavadian {\\i{}et al.} 2006)","plainCitation":"(Macrini 2004; Djavadian et al. 2006)","noteIndex":0},"citationItems":[{"id":174,"uris":["http://zotero.org/users/local/edg5ujpK/items/K3GIPV3Y"],"itemData":{"id":174,"type":"article-journal","container-title":"Mammalian Species","DOI":"10.1644/760","ISSN":"0076-3519","issue":"760","journalAbbreviation":"Mammalian Species","page":"1-8","source":"Silverchair","title":"Monodelphis domestica","author":[{"family":"Macrini","given":"Thomas E."}],"issued":{"date-parts":[["2004",12,15]]}}},{"id":173,"uris":["http://zotero.org/users/local/edg5ujpK/items/H2MF996F"],"itemData":{"id":173,"type":"article-journal","abstract":"We investigated the rate of cell proliferation and death in the retina of the Monodelphis opossum during its postnatal development and the influence of early monocular enucleation on these processes. Our results show that in the opossum, as in other marsupials, the peak of the retinal cells divisions occurs postnatally and that generation of retinal cells continues till the time of eye opening (P34), except of the marginal rim, where it continued till P60. Ganglion and amacrine cells are generated between postnatal days (P) P4 and P9, while bipolar cells and photoreceptors are generated simultaneously between P14 and P25. The peak of ganglion cell death as detected by the TUNEL method occurs around P14-19 in the center of retina. The second peak of apoptosis appears in the inner nuclear layer (INL) at P19-25. Gliogenesis takes place between P25 and P34. We also found that monocular enucleation performed during the early period of retinal development (P0-P7) did not influence proliferation, developmental apoptosis or other developmental processes in the retina of the remaining eye.","container-title":"Acta Neurobiologiae Experimentalis","DOI":"10.55782/ane-2006-1605","ISSN":"1689-0035","issue":"3","language":"en","license":"Copyright (c) 2006 Acta Neurobiologiae Experimentalis","note":"number: 3","page":"179-188","source":"ane.pl","title":"Development and plasticity of the retina in the opossum Monodelphis domestica","volume":"66","author":[{"family":"Djavadian","given":"Rouzanna"},{"family":"Bisti","given":"Silvia"},{"family":"Maccarone","given":"Rita"},{"family":"Bartkowska","given":"Katarzyna"},{"family":"Turlejski","given":"And"}],"issued":{"date-parts":[["2006",9,30]]}}}],"schema":"https://github.com/citation-style-language/schema/raw/master/csl-citation.json"} </w:instrText>
      </w:r>
      <w:r w:rsidR="002879A5">
        <w:rPr>
          <w:rFonts w:ascii="Times New Roman" w:hAnsi="Times New Roman" w:cs="Times New Roman"/>
        </w:rPr>
        <w:fldChar w:fldCharType="separate"/>
      </w:r>
      <w:r w:rsidR="002879A5" w:rsidRPr="002879A5">
        <w:rPr>
          <w:rFonts w:ascii="Times New Roman" w:hAnsi="Times New Roman" w:cs="Times New Roman"/>
          <w:kern w:val="0"/>
        </w:rPr>
        <w:t xml:space="preserve">(Macrini 2004; Djavadian </w:t>
      </w:r>
      <w:r w:rsidR="002879A5" w:rsidRPr="002879A5">
        <w:rPr>
          <w:rFonts w:ascii="Times New Roman" w:hAnsi="Times New Roman" w:cs="Times New Roman"/>
          <w:i/>
          <w:iCs/>
          <w:kern w:val="0"/>
        </w:rPr>
        <w:t>et al.</w:t>
      </w:r>
      <w:r w:rsidR="002879A5" w:rsidRPr="002879A5">
        <w:rPr>
          <w:rFonts w:ascii="Times New Roman" w:hAnsi="Times New Roman" w:cs="Times New Roman"/>
          <w:kern w:val="0"/>
        </w:rPr>
        <w:t xml:space="preserve"> 2006)</w:t>
      </w:r>
      <w:r w:rsidR="002879A5">
        <w:rPr>
          <w:rFonts w:ascii="Times New Roman" w:hAnsi="Times New Roman" w:cs="Times New Roman"/>
        </w:rPr>
        <w:fldChar w:fldCharType="end"/>
      </w:r>
      <w:r>
        <w:rPr>
          <w:rFonts w:ascii="Times New Roman" w:hAnsi="Times New Roman" w:cs="Times New Roman"/>
        </w:rPr>
        <w:t xml:space="preserve">. </w:t>
      </w:r>
      <w:r w:rsidR="00512EA0">
        <w:rPr>
          <w:rFonts w:ascii="Times New Roman" w:hAnsi="Times New Roman" w:cs="Times New Roman"/>
        </w:rPr>
        <w:t>This suggested that the most significant transcriptomic changes occurring in our data were at the perinatal transition in human and mouse samples (and near birth for opossum), and eye-opening in mouse and opossum, consistent with prior studies. We used the clustering patterns from the sample</w:t>
      </w:r>
      <w:r w:rsidR="002879A5">
        <w:rPr>
          <w:rFonts w:ascii="Times New Roman" w:hAnsi="Times New Roman" w:cs="Times New Roman"/>
        </w:rPr>
        <w:t>-</w:t>
      </w:r>
      <w:r w:rsidR="00512EA0">
        <w:rPr>
          <w:rFonts w:ascii="Times New Roman" w:hAnsi="Times New Roman" w:cs="Times New Roman"/>
        </w:rPr>
        <w:t>to</w:t>
      </w:r>
      <w:r w:rsidR="002879A5">
        <w:rPr>
          <w:rFonts w:ascii="Times New Roman" w:hAnsi="Times New Roman" w:cs="Times New Roman"/>
        </w:rPr>
        <w:t>-</w:t>
      </w:r>
      <w:r w:rsidR="00512EA0">
        <w:rPr>
          <w:rFonts w:ascii="Times New Roman" w:hAnsi="Times New Roman" w:cs="Times New Roman"/>
        </w:rPr>
        <w:t xml:space="preserve">sample distance matrices to inform which samples we would include or exclude from each developmental group to best align them to our time points of interest, based on similarity with neighbouring groups. Samples which were part of the </w:t>
      </w:r>
      <w:r w:rsidR="007123B7">
        <w:rPr>
          <w:rFonts w:ascii="Times New Roman" w:hAnsi="Times New Roman" w:cs="Times New Roman"/>
        </w:rPr>
        <w:t xml:space="preserve">target </w:t>
      </w:r>
      <w:r w:rsidR="00512EA0">
        <w:rPr>
          <w:rFonts w:ascii="Times New Roman" w:hAnsi="Times New Roman" w:cs="Times New Roman"/>
        </w:rPr>
        <w:t xml:space="preserve">birth or eye-opening developmental groups, </w:t>
      </w:r>
      <w:r w:rsidR="007123B7">
        <w:rPr>
          <w:rFonts w:ascii="Times New Roman" w:hAnsi="Times New Roman" w:cs="Times New Roman"/>
        </w:rPr>
        <w:t>or samples at the boundary of adjacent groups which were more</w:t>
      </w:r>
      <w:r w:rsidR="00512EA0">
        <w:rPr>
          <w:rFonts w:ascii="Times New Roman" w:hAnsi="Times New Roman" w:cs="Times New Roman"/>
        </w:rPr>
        <w:t xml:space="preserve"> similar to samples </w:t>
      </w:r>
      <w:r w:rsidR="007123B7">
        <w:rPr>
          <w:rFonts w:ascii="Times New Roman" w:hAnsi="Times New Roman" w:cs="Times New Roman"/>
        </w:rPr>
        <w:t>in the target groups</w:t>
      </w:r>
      <w:r w:rsidR="00056162">
        <w:rPr>
          <w:rFonts w:ascii="Times New Roman" w:hAnsi="Times New Roman" w:cs="Times New Roman"/>
        </w:rPr>
        <w:t>, were excluded to better capture changes across those periods. Once these groupings had been set,</w:t>
      </w:r>
      <w:r w:rsidR="00C84F61">
        <w:rPr>
          <w:rFonts w:ascii="Times New Roman" w:hAnsi="Times New Roman" w:cs="Times New Roman"/>
        </w:rPr>
        <w:t xml:space="preserve"> </w:t>
      </w:r>
      <w:r w:rsidR="003D2E4C">
        <w:rPr>
          <w:rFonts w:ascii="Times New Roman" w:hAnsi="Times New Roman" w:cs="Times New Roman"/>
        </w:rPr>
        <w:t xml:space="preserve">cells were </w:t>
      </w:r>
      <w:proofErr w:type="spellStart"/>
      <w:r w:rsidR="003D2E4C">
        <w:rPr>
          <w:rFonts w:ascii="Times New Roman" w:hAnsi="Times New Roman" w:cs="Times New Roman"/>
        </w:rPr>
        <w:t>pseudobulked</w:t>
      </w:r>
      <w:proofErr w:type="spellEnd"/>
      <w:r w:rsidR="003D2E4C">
        <w:rPr>
          <w:rFonts w:ascii="Times New Roman" w:hAnsi="Times New Roman" w:cs="Times New Roman"/>
        </w:rPr>
        <w:t xml:space="preserve"> </w:t>
      </w:r>
      <w:r w:rsidR="00C918BB">
        <w:rPr>
          <w:rFonts w:ascii="Times New Roman" w:hAnsi="Times New Roman" w:cs="Times New Roman"/>
        </w:rPr>
        <w:t>by sample age and cell type (“</w:t>
      </w:r>
      <w:proofErr w:type="spellStart"/>
      <w:r w:rsidR="00C918BB">
        <w:rPr>
          <w:rFonts w:ascii="Times New Roman" w:hAnsi="Times New Roman" w:cs="Times New Roman"/>
        </w:rPr>
        <w:t>agewise</w:t>
      </w:r>
      <w:proofErr w:type="spellEnd"/>
      <w:r w:rsidR="00C918BB">
        <w:rPr>
          <w:rFonts w:ascii="Times New Roman" w:hAnsi="Times New Roman" w:cs="Times New Roman"/>
        </w:rPr>
        <w:t xml:space="preserve">” comparisons) </w:t>
      </w:r>
      <w:r w:rsidR="003D2E4C">
        <w:rPr>
          <w:rFonts w:ascii="Times New Roman" w:hAnsi="Times New Roman" w:cs="Times New Roman"/>
        </w:rPr>
        <w:t xml:space="preserve">and </w:t>
      </w:r>
      <w:r w:rsidR="00C918BB">
        <w:rPr>
          <w:rFonts w:ascii="Times New Roman" w:hAnsi="Times New Roman" w:cs="Times New Roman"/>
        </w:rPr>
        <w:t>by developmental stage</w:t>
      </w:r>
      <w:r w:rsidR="00826A1C">
        <w:rPr>
          <w:rFonts w:ascii="Times New Roman" w:hAnsi="Times New Roman" w:cs="Times New Roman"/>
        </w:rPr>
        <w:t>, sample age</w:t>
      </w:r>
      <w:r w:rsidR="00C918BB">
        <w:rPr>
          <w:rFonts w:ascii="Times New Roman" w:hAnsi="Times New Roman" w:cs="Times New Roman"/>
        </w:rPr>
        <w:t xml:space="preserve"> and cell type (“stagewise” comparisons). </w:t>
      </w:r>
      <w:r w:rsidR="00FC0EF5">
        <w:rPr>
          <w:rFonts w:ascii="Times New Roman" w:hAnsi="Times New Roman" w:cs="Times New Roman"/>
        </w:rPr>
        <w:t xml:space="preserve">All datasets are visualised using Uniform Manifold Approximation Projection (UMAP) plots in Figure </w:t>
      </w:r>
      <w:r w:rsidR="007123B7">
        <w:rPr>
          <w:rFonts w:ascii="Times New Roman" w:hAnsi="Times New Roman" w:cs="Times New Roman"/>
        </w:rPr>
        <w:t>2</w:t>
      </w:r>
      <w:r w:rsidR="00A23F07">
        <w:rPr>
          <w:rFonts w:ascii="Times New Roman" w:hAnsi="Times New Roman" w:cs="Times New Roman"/>
        </w:rPr>
        <w:t>a</w:t>
      </w:r>
      <w:r w:rsidR="00FC0EF5">
        <w:rPr>
          <w:rFonts w:ascii="Times New Roman" w:hAnsi="Times New Roman" w:cs="Times New Roman"/>
        </w:rPr>
        <w:t>, highlighting age progressions and cell type groupings.</w:t>
      </w:r>
      <w:r w:rsidR="00B52FC7">
        <w:rPr>
          <w:rFonts w:ascii="Times New Roman" w:hAnsi="Times New Roman" w:cs="Times New Roman"/>
        </w:rPr>
        <w:t xml:space="preserve"> </w:t>
      </w:r>
    </w:p>
    <w:p w14:paraId="6C5AF2E1" w14:textId="3F18822E" w:rsidR="00DA05F7" w:rsidRDefault="00C918BB" w:rsidP="001F3E03">
      <w:pPr>
        <w:spacing w:line="360" w:lineRule="auto"/>
        <w:rPr>
          <w:rFonts w:ascii="Times New Roman" w:hAnsi="Times New Roman" w:cs="Times New Roman"/>
        </w:rPr>
      </w:pPr>
      <w:r>
        <w:rPr>
          <w:rFonts w:ascii="Times New Roman" w:hAnsi="Times New Roman" w:cs="Times New Roman"/>
        </w:rPr>
        <w:t>D</w:t>
      </w:r>
      <w:r w:rsidR="00C84F61">
        <w:rPr>
          <w:rFonts w:ascii="Times New Roman" w:hAnsi="Times New Roman" w:cs="Times New Roman"/>
        </w:rPr>
        <w:t xml:space="preserve">ifferentially expressed genes </w:t>
      </w:r>
      <w:r w:rsidR="00D20523">
        <w:rPr>
          <w:rFonts w:ascii="Times New Roman" w:hAnsi="Times New Roman" w:cs="Times New Roman"/>
        </w:rPr>
        <w:t xml:space="preserve">(DEGs) </w:t>
      </w:r>
      <w:r w:rsidR="00C84F61">
        <w:rPr>
          <w:rFonts w:ascii="Times New Roman" w:hAnsi="Times New Roman" w:cs="Times New Roman"/>
        </w:rPr>
        <w:t>were called using the standard DESeq2 pipeline</w:t>
      </w:r>
      <w:r w:rsidR="00925435">
        <w:rPr>
          <w:rFonts w:ascii="Times New Roman" w:hAnsi="Times New Roman" w:cs="Times New Roman"/>
        </w:rPr>
        <w:t xml:space="preserve"> </w:t>
      </w:r>
      <w:r w:rsidR="00890749">
        <w:rPr>
          <w:rFonts w:ascii="Times New Roman" w:hAnsi="Times New Roman" w:cs="Times New Roman"/>
        </w:rPr>
        <w:fldChar w:fldCharType="begin"/>
      </w:r>
      <w:r w:rsidR="00890749">
        <w:rPr>
          <w:rFonts w:ascii="Times New Roman" w:hAnsi="Times New Roman" w:cs="Times New Roman"/>
        </w:rPr>
        <w:instrText xml:space="preserve"> ADDIN ZOTERO_ITEM CSL_CITATION {"citationID":"J6acQAeQ","properties":{"formattedCitation":"(Love, Huber and Anders 2014)","plainCitation":"(Love, Huber and Anders 2014)","noteIndex":0},"citationItems":[{"id":133,"uris":["http://zotero.org/users/local/edg5ujpK/items/X3JFMPWY"],"itemData":{"id":133,"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container-title":"Genome Biology","DOI":"10.1186/s13059-014-0550-8","ISSN":"1474-760X","issue":"12","journalAbbreviation":"Genome Biol","language":"en","license":"2014 Love et al.; licensee BioMed Central.","note":"number: 12\npublisher: BioMed Central","page":"1-21","source":"genomebiology.biomedcentral.com","title":"Moderated estimation of fold change and dispersion for RNA-seq data with DESeq2","volume":"15","author":[{"family":"Love","given":"Michael I."},{"family":"Huber","given":"Wolfgang"},{"family":"Anders","given":"Simon"}],"issued":{"date-parts":[["2014",12]]}}}],"schema":"https://github.com/citation-style-language/schema/raw/master/csl-citation.json"} </w:instrText>
      </w:r>
      <w:r w:rsidR="00890749">
        <w:rPr>
          <w:rFonts w:ascii="Times New Roman" w:hAnsi="Times New Roman" w:cs="Times New Roman"/>
        </w:rPr>
        <w:fldChar w:fldCharType="separate"/>
      </w:r>
      <w:r w:rsidR="00890749" w:rsidRPr="00890749">
        <w:rPr>
          <w:rFonts w:ascii="Times New Roman" w:hAnsi="Times New Roman" w:cs="Times New Roman"/>
        </w:rPr>
        <w:t>(Love, Huber and Anders 2014)</w:t>
      </w:r>
      <w:r w:rsidR="00890749">
        <w:rPr>
          <w:rFonts w:ascii="Times New Roman" w:hAnsi="Times New Roman" w:cs="Times New Roman"/>
        </w:rPr>
        <w:fldChar w:fldCharType="end"/>
      </w:r>
      <w:r w:rsidR="00C84F61">
        <w:rPr>
          <w:rFonts w:ascii="Times New Roman" w:hAnsi="Times New Roman" w:cs="Times New Roman"/>
        </w:rPr>
        <w:t xml:space="preserve"> </w:t>
      </w:r>
      <w:r>
        <w:rPr>
          <w:rFonts w:ascii="Times New Roman" w:hAnsi="Times New Roman" w:cs="Times New Roman"/>
        </w:rPr>
        <w:t xml:space="preserve">on each of these </w:t>
      </w:r>
      <w:proofErr w:type="spellStart"/>
      <w:r>
        <w:rPr>
          <w:rFonts w:ascii="Times New Roman" w:hAnsi="Times New Roman" w:cs="Times New Roman"/>
        </w:rPr>
        <w:t>pseudobulks</w:t>
      </w:r>
      <w:proofErr w:type="spellEnd"/>
      <w:r>
        <w:rPr>
          <w:rFonts w:ascii="Times New Roman" w:hAnsi="Times New Roman" w:cs="Times New Roman"/>
        </w:rPr>
        <w:t xml:space="preserve"> to generate results at</w:t>
      </w:r>
      <w:r w:rsidR="00C84F61">
        <w:rPr>
          <w:rFonts w:ascii="Times New Roman" w:hAnsi="Times New Roman" w:cs="Times New Roman"/>
        </w:rPr>
        <w:t xml:space="preserve"> two different </w:t>
      </w:r>
      <w:r>
        <w:rPr>
          <w:rFonts w:ascii="Times New Roman" w:hAnsi="Times New Roman" w:cs="Times New Roman"/>
        </w:rPr>
        <w:t xml:space="preserve">developmental </w:t>
      </w:r>
      <w:r w:rsidR="008E2AAB">
        <w:rPr>
          <w:rFonts w:ascii="Times New Roman" w:hAnsi="Times New Roman" w:cs="Times New Roman"/>
        </w:rPr>
        <w:t>resolutions</w:t>
      </w:r>
      <w:r w:rsidR="00B37655">
        <w:rPr>
          <w:rFonts w:ascii="Times New Roman" w:hAnsi="Times New Roman" w:cs="Times New Roman"/>
        </w:rPr>
        <w:t xml:space="preserve"> -</w:t>
      </w:r>
      <w:r w:rsidR="008E2AAB">
        <w:rPr>
          <w:rFonts w:ascii="Times New Roman" w:hAnsi="Times New Roman" w:cs="Times New Roman"/>
        </w:rPr>
        <w:t xml:space="preserve"> age and broader developmental stage</w:t>
      </w:r>
      <w:r w:rsidR="00713406">
        <w:rPr>
          <w:rFonts w:ascii="Times New Roman" w:hAnsi="Times New Roman" w:cs="Times New Roman"/>
        </w:rPr>
        <w:t xml:space="preserve">. While the stagewise approach more robustly captures differences across periods relevant to our hypothesis by considering multiple samples of similar </w:t>
      </w:r>
      <w:r w:rsidR="00680747">
        <w:rPr>
          <w:rFonts w:ascii="Times New Roman" w:hAnsi="Times New Roman" w:cs="Times New Roman"/>
        </w:rPr>
        <w:t>developmental age and accounts for differences between cell types, both</w:t>
      </w:r>
      <w:r w:rsidR="00713406">
        <w:rPr>
          <w:rFonts w:ascii="Times New Roman" w:hAnsi="Times New Roman" w:cs="Times New Roman"/>
        </w:rPr>
        <w:t xml:space="preserve"> </w:t>
      </w:r>
      <w:r w:rsidR="00680747">
        <w:rPr>
          <w:rFonts w:ascii="Times New Roman" w:hAnsi="Times New Roman" w:cs="Times New Roman"/>
        </w:rPr>
        <w:t>approaches were</w:t>
      </w:r>
      <w:r w:rsidR="00713406">
        <w:rPr>
          <w:rFonts w:ascii="Times New Roman" w:hAnsi="Times New Roman" w:cs="Times New Roman"/>
        </w:rPr>
        <w:t xml:space="preserve"> necessary to obtain results for some comparisons which were not possible </w:t>
      </w:r>
      <w:r w:rsidR="00B37655">
        <w:rPr>
          <w:rFonts w:ascii="Times New Roman" w:hAnsi="Times New Roman" w:cs="Times New Roman"/>
        </w:rPr>
        <w:t>with the</w:t>
      </w:r>
      <w:r w:rsidR="00713406">
        <w:rPr>
          <w:rFonts w:ascii="Times New Roman" w:hAnsi="Times New Roman" w:cs="Times New Roman"/>
        </w:rPr>
        <w:t xml:space="preserve"> stagewise approach</w:t>
      </w:r>
      <w:r w:rsidR="00B37655">
        <w:rPr>
          <w:rFonts w:ascii="Times New Roman" w:hAnsi="Times New Roman" w:cs="Times New Roman"/>
        </w:rPr>
        <w:t xml:space="preserve"> alone</w:t>
      </w:r>
      <w:r w:rsidR="00127648">
        <w:rPr>
          <w:rFonts w:ascii="Times New Roman" w:hAnsi="Times New Roman" w:cs="Times New Roman"/>
        </w:rPr>
        <w:t>.</w:t>
      </w:r>
      <w:r w:rsidR="005C28A5">
        <w:rPr>
          <w:rFonts w:ascii="Times New Roman" w:hAnsi="Times New Roman" w:cs="Times New Roman"/>
        </w:rPr>
        <w:t xml:space="preserve"> For </w:t>
      </w:r>
      <w:proofErr w:type="spellStart"/>
      <w:r w:rsidR="005C28A5">
        <w:rPr>
          <w:rFonts w:ascii="Times New Roman" w:hAnsi="Times New Roman" w:cs="Times New Roman"/>
        </w:rPr>
        <w:t>agewise</w:t>
      </w:r>
      <w:proofErr w:type="spellEnd"/>
      <w:r w:rsidR="005C28A5">
        <w:rPr>
          <w:rFonts w:ascii="Times New Roman" w:hAnsi="Times New Roman" w:cs="Times New Roman"/>
        </w:rPr>
        <w:t xml:space="preserve"> comparisons, </w:t>
      </w:r>
      <w:r w:rsidR="008E2AAB">
        <w:rPr>
          <w:rFonts w:ascii="Times New Roman" w:hAnsi="Times New Roman" w:cs="Times New Roman"/>
        </w:rPr>
        <w:t xml:space="preserve">all cell types were included </w:t>
      </w:r>
      <w:r w:rsidR="00A862BB">
        <w:rPr>
          <w:rFonts w:ascii="Times New Roman" w:hAnsi="Times New Roman" w:cs="Times New Roman"/>
        </w:rPr>
        <w:t xml:space="preserve">in the </w:t>
      </w:r>
      <w:r w:rsidR="006C150A">
        <w:rPr>
          <w:rFonts w:ascii="Times New Roman" w:hAnsi="Times New Roman" w:cs="Times New Roman"/>
        </w:rPr>
        <w:t>analysis</w:t>
      </w:r>
      <w:r w:rsidR="00A862BB">
        <w:rPr>
          <w:rFonts w:ascii="Times New Roman" w:hAnsi="Times New Roman" w:cs="Times New Roman"/>
        </w:rPr>
        <w:t xml:space="preserve"> </w:t>
      </w:r>
      <w:r w:rsidR="00A101E8">
        <w:rPr>
          <w:rFonts w:ascii="Times New Roman" w:hAnsi="Times New Roman" w:cs="Times New Roman"/>
        </w:rPr>
        <w:t>for each sample,</w:t>
      </w:r>
      <w:r>
        <w:rPr>
          <w:rFonts w:ascii="Times New Roman" w:hAnsi="Times New Roman" w:cs="Times New Roman"/>
        </w:rPr>
        <w:t xml:space="preserve"> </w:t>
      </w:r>
      <w:r w:rsidR="00A101E8">
        <w:rPr>
          <w:rFonts w:ascii="Times New Roman" w:hAnsi="Times New Roman" w:cs="Times New Roman"/>
        </w:rPr>
        <w:t>so</w:t>
      </w:r>
      <w:r w:rsidR="005C28A5">
        <w:rPr>
          <w:rFonts w:ascii="Times New Roman" w:hAnsi="Times New Roman" w:cs="Times New Roman"/>
        </w:rPr>
        <w:t xml:space="preserve"> these results </w:t>
      </w:r>
      <w:r w:rsidR="006C150A">
        <w:rPr>
          <w:rFonts w:ascii="Times New Roman" w:hAnsi="Times New Roman" w:cs="Times New Roman"/>
        </w:rPr>
        <w:t xml:space="preserve">may be confounded by </w:t>
      </w:r>
      <w:r w:rsidR="005C28A5">
        <w:rPr>
          <w:rFonts w:ascii="Times New Roman" w:hAnsi="Times New Roman" w:cs="Times New Roman"/>
        </w:rPr>
        <w:t>changes in cell type proportions between samples</w:t>
      </w:r>
      <w:r w:rsidR="00FE147E">
        <w:rPr>
          <w:rFonts w:ascii="Times New Roman" w:hAnsi="Times New Roman" w:cs="Times New Roman"/>
        </w:rPr>
        <w:t xml:space="preserve">. </w:t>
      </w:r>
      <w:r w:rsidR="001F3E03">
        <w:rPr>
          <w:rFonts w:ascii="Times New Roman" w:hAnsi="Times New Roman" w:cs="Times New Roman"/>
        </w:rPr>
        <w:t>In contrast, stagewise comparisons were made for principal (excitatory) neurons, inhibitory neurons, oligodendrocytes and astroglia separately to match nuclei based on broad function and capture possible lineage-specific differences in expression patterns.</w:t>
      </w:r>
      <w:r w:rsidR="0006123B">
        <w:rPr>
          <w:rFonts w:ascii="Times New Roman" w:hAnsi="Times New Roman" w:cs="Times New Roman"/>
        </w:rPr>
        <w:t xml:space="preserve"> The Sepp datasets lacked oligodendrocytes and astrocytes at key developmental stages, making comparisons in these cell types difficult. Additionally, the vast majority of the astroglia group in the Sepp data consisted of radial glia (glial precursor cell</w:t>
      </w:r>
      <w:r w:rsidR="007123B7">
        <w:rPr>
          <w:rFonts w:ascii="Times New Roman" w:hAnsi="Times New Roman" w:cs="Times New Roman"/>
        </w:rPr>
        <w:t>s</w:t>
      </w:r>
      <w:r w:rsidR="0006123B">
        <w:rPr>
          <w:rFonts w:ascii="Times New Roman" w:hAnsi="Times New Roman" w:cs="Times New Roman"/>
        </w:rPr>
        <w:t xml:space="preserve">) rather than true astrocytes as in the Herring data, meaning these groups did not match up well across datasets. </w:t>
      </w:r>
    </w:p>
    <w:p w14:paraId="2F1DBB0B" w14:textId="77777777" w:rsidR="00DA05F7" w:rsidRDefault="00DA05F7" w:rsidP="001F3E03">
      <w:pPr>
        <w:spacing w:line="360" w:lineRule="auto"/>
        <w:rPr>
          <w:rFonts w:ascii="Times New Roman" w:hAnsi="Times New Roman" w:cs="Times New Roman"/>
        </w:rPr>
      </w:pPr>
    </w:p>
    <w:p w14:paraId="2DBDF6A1" w14:textId="2277A3F0" w:rsidR="00DA05F7" w:rsidRPr="00DB1672" w:rsidRDefault="00DA05F7" w:rsidP="00DA05F7">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0288" behindDoc="1" locked="0" layoutInCell="1" allowOverlap="1" wp14:anchorId="73591092" wp14:editId="787D0BE4">
            <wp:simplePos x="0" y="0"/>
            <wp:positionH relativeFrom="column">
              <wp:posOffset>-914400</wp:posOffset>
            </wp:positionH>
            <wp:positionV relativeFrom="paragraph">
              <wp:posOffset>0</wp:posOffset>
            </wp:positionV>
            <wp:extent cx="7597047" cy="6726715"/>
            <wp:effectExtent l="0" t="0" r="4445" b="0"/>
            <wp:wrapTight wrapText="bothSides">
              <wp:wrapPolygon edited="0">
                <wp:start x="0" y="0"/>
                <wp:lineTo x="0" y="21533"/>
                <wp:lineTo x="21558" y="21533"/>
                <wp:lineTo x="21558" y="0"/>
                <wp:lineTo x="0" y="0"/>
              </wp:wrapPolygon>
            </wp:wrapTight>
            <wp:docPr id="1136648798"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48798" name="Graphic 4"/>
                    <pic:cNvPicPr/>
                  </pic:nvPicPr>
                  <pic:blipFill rotWithShape="1">
                    <a:blip r:embed="rId16">
                      <a:extLst>
                        <a:ext uri="{96DAC541-7B7A-43D3-8B79-37D633B846F1}">
                          <asvg:svgBlip xmlns:asvg="http://schemas.microsoft.com/office/drawing/2016/SVG/main" r:embed="rId17"/>
                        </a:ext>
                      </a:extLst>
                    </a:blip>
                    <a:srcRect b="37396"/>
                    <a:stretch/>
                  </pic:blipFill>
                  <pic:spPr bwMode="auto">
                    <a:xfrm>
                      <a:off x="0" y="0"/>
                      <a:ext cx="7597047" cy="6726715"/>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3F07">
        <w:rPr>
          <w:rFonts w:ascii="Times New Roman" w:hAnsi="Times New Roman" w:cs="Times New Roman"/>
          <w:b/>
          <w:bCs/>
        </w:rPr>
        <w:t xml:space="preserve">Figure </w:t>
      </w:r>
      <w:r>
        <w:rPr>
          <w:rFonts w:ascii="Times New Roman" w:hAnsi="Times New Roman" w:cs="Times New Roman"/>
          <w:b/>
          <w:bCs/>
        </w:rPr>
        <w:t>2</w:t>
      </w:r>
      <w:r w:rsidRPr="00A23F07">
        <w:rPr>
          <w:rFonts w:ascii="Times New Roman" w:hAnsi="Times New Roman" w:cs="Times New Roman"/>
          <w:b/>
          <w:bCs/>
        </w:rPr>
        <w:t>:</w:t>
      </w:r>
      <w:r w:rsidRPr="00A23F07">
        <w:rPr>
          <w:rFonts w:ascii="Times New Roman" w:hAnsi="Times New Roman" w:cs="Times New Roman"/>
        </w:rPr>
        <w:t xml:space="preserve"> </w:t>
      </w:r>
      <w:r>
        <w:rPr>
          <w:rFonts w:ascii="Times New Roman" w:hAnsi="Times New Roman" w:cs="Times New Roman"/>
          <w:b/>
          <w:bCs/>
        </w:rPr>
        <w:t xml:space="preserve">a </w:t>
      </w:r>
      <w:r w:rsidRPr="00941EFA">
        <w:rPr>
          <w:rFonts w:ascii="Times New Roman" w:hAnsi="Times New Roman" w:cs="Times New Roman"/>
        </w:rPr>
        <w:t>UMAP</w:t>
      </w:r>
      <w:r>
        <w:rPr>
          <w:rFonts w:ascii="Times New Roman" w:hAnsi="Times New Roman" w:cs="Times New Roman"/>
        </w:rPr>
        <w:t xml:space="preserve"> embeddings for each dataset used in this study, coloured by developmental stage (left) and broad cell type (right). </w:t>
      </w:r>
      <w:r>
        <w:rPr>
          <w:rFonts w:ascii="Times New Roman" w:hAnsi="Times New Roman" w:cs="Times New Roman"/>
          <w:b/>
          <w:bCs/>
        </w:rPr>
        <w:t xml:space="preserve">b </w:t>
      </w:r>
      <w:r>
        <w:rPr>
          <w:rFonts w:ascii="Times New Roman" w:hAnsi="Times New Roman" w:cs="Times New Roman"/>
        </w:rPr>
        <w:t>Number of significant DEGs with a log2 fold change of at least 1 which were up- (top) or down- (bottom) regulated in each key comparison of the stagewise results.</w:t>
      </w:r>
    </w:p>
    <w:p w14:paraId="16E0C6FE" w14:textId="1FC34D42" w:rsidR="00DA05F7" w:rsidRDefault="00DA05F7" w:rsidP="001F3E03">
      <w:pPr>
        <w:spacing w:line="360" w:lineRule="auto"/>
        <w:rPr>
          <w:rFonts w:ascii="Times New Roman" w:hAnsi="Times New Roman" w:cs="Times New Roman"/>
        </w:rPr>
      </w:pPr>
    </w:p>
    <w:p w14:paraId="691AA543" w14:textId="66B2255C" w:rsidR="001F3E03" w:rsidRDefault="0006123B" w:rsidP="001F3E03">
      <w:pPr>
        <w:spacing w:line="360" w:lineRule="auto"/>
        <w:rPr>
          <w:rFonts w:ascii="Times New Roman" w:hAnsi="Times New Roman" w:cs="Times New Roman"/>
        </w:rPr>
      </w:pPr>
      <w:r>
        <w:rPr>
          <w:rFonts w:ascii="Times New Roman" w:hAnsi="Times New Roman" w:cs="Times New Roman"/>
        </w:rPr>
        <w:t xml:space="preserve">For these reasons, we chose to restrict the majority of our analysis to just the neuronal cell types, which were far more abundant and </w:t>
      </w:r>
      <w:r w:rsidR="007123B7">
        <w:rPr>
          <w:rFonts w:ascii="Times New Roman" w:hAnsi="Times New Roman" w:cs="Times New Roman"/>
        </w:rPr>
        <w:t>more comparable</w:t>
      </w:r>
      <w:r w:rsidR="00DB1672">
        <w:rPr>
          <w:rFonts w:ascii="Times New Roman" w:hAnsi="Times New Roman" w:cs="Times New Roman"/>
        </w:rPr>
        <w:t xml:space="preserve"> across datasets</w:t>
      </w:r>
      <w:r w:rsidR="007123B7">
        <w:rPr>
          <w:rFonts w:ascii="Times New Roman" w:hAnsi="Times New Roman" w:cs="Times New Roman"/>
        </w:rPr>
        <w:t>.</w:t>
      </w:r>
      <w:r w:rsidR="001F3E03">
        <w:rPr>
          <w:rFonts w:ascii="Times New Roman" w:hAnsi="Times New Roman" w:cs="Times New Roman"/>
        </w:rPr>
        <w:t xml:space="preserve"> Limitations in the </w:t>
      </w:r>
      <w:r w:rsidR="001F3E03">
        <w:rPr>
          <w:rFonts w:ascii="Times New Roman" w:hAnsi="Times New Roman" w:cs="Times New Roman"/>
        </w:rPr>
        <w:lastRenderedPageBreak/>
        <w:t xml:space="preserve">available data precluded a stagewise comparison of samples across eye-opening in mouse and across birth in opossum, as these both contained only a single sample in one of the comparison groups. The latter comparison was substituted for an early neonatal versus late neonatal comparison to keep as close to birth as the data would allow, but it should be noted that this does not properly capture a period equivalent to the birth comparison in the other species. The number of DEGs called for each key comparison from the stagewise approach are summarised in Figure </w:t>
      </w:r>
      <w:r w:rsidR="007123B7">
        <w:rPr>
          <w:rFonts w:ascii="Times New Roman" w:hAnsi="Times New Roman" w:cs="Times New Roman"/>
        </w:rPr>
        <w:t>2</w:t>
      </w:r>
      <w:r w:rsidR="001F3E03">
        <w:rPr>
          <w:rFonts w:ascii="Times New Roman" w:hAnsi="Times New Roman" w:cs="Times New Roman"/>
        </w:rPr>
        <w:t>b.</w:t>
      </w:r>
    </w:p>
    <w:p w14:paraId="524EEAE4" w14:textId="1F4C0C72" w:rsidR="00DB4B6B" w:rsidRPr="007123B7" w:rsidRDefault="00DB4B6B" w:rsidP="4C5E276C">
      <w:pPr>
        <w:spacing w:line="360" w:lineRule="auto"/>
        <w:rPr>
          <w:rFonts w:ascii="Times New Roman" w:hAnsi="Times New Roman" w:cs="Times New Roman"/>
        </w:rPr>
      </w:pPr>
    </w:p>
    <w:p w14:paraId="6B65D1F9" w14:textId="7299B9FE" w:rsidR="00BD15BA" w:rsidRDefault="00BD15BA" w:rsidP="4C5E276C">
      <w:pPr>
        <w:spacing w:line="360" w:lineRule="auto"/>
        <w:rPr>
          <w:rFonts w:ascii="Times New Roman" w:hAnsi="Times New Roman" w:cs="Times New Roman"/>
        </w:rPr>
      </w:pPr>
      <w:r>
        <w:rPr>
          <w:rFonts w:ascii="Times New Roman" w:hAnsi="Times New Roman" w:cs="Times New Roman"/>
          <w:u w:val="single"/>
        </w:rPr>
        <w:t>Gene Ontology Term Enrichment</w:t>
      </w:r>
    </w:p>
    <w:p w14:paraId="1AE2A528" w14:textId="02EC1F06" w:rsidR="007C4D8D" w:rsidRDefault="007123B7" w:rsidP="4C5E276C">
      <w:pPr>
        <w:spacing w:line="360" w:lineRule="auto"/>
        <w:rPr>
          <w:rFonts w:ascii="Times New Roman" w:hAnsi="Times New Roman" w:cs="Times New Roman"/>
        </w:rPr>
      </w:pPr>
      <w:r>
        <w:rPr>
          <w:rFonts w:ascii="Times New Roman" w:hAnsi="Times New Roman" w:cs="Times New Roman"/>
        </w:rPr>
        <w:t xml:space="preserve">Having established when changes were </w:t>
      </w:r>
      <w:r w:rsidR="00DA05F7">
        <w:rPr>
          <w:rFonts w:ascii="Times New Roman" w:hAnsi="Times New Roman" w:cs="Times New Roman"/>
        </w:rPr>
        <w:t>occurring,</w:t>
      </w:r>
      <w:r>
        <w:rPr>
          <w:rFonts w:ascii="Times New Roman" w:hAnsi="Times New Roman" w:cs="Times New Roman"/>
        </w:rPr>
        <w:t xml:space="preserve"> we next sought to investigate</w:t>
      </w:r>
      <w:r w:rsidR="00D20523">
        <w:rPr>
          <w:rFonts w:ascii="Times New Roman" w:hAnsi="Times New Roman" w:cs="Times New Roman"/>
        </w:rPr>
        <w:t xml:space="preserve"> </w:t>
      </w:r>
      <w:r w:rsidR="00833AB1">
        <w:rPr>
          <w:rFonts w:ascii="Times New Roman" w:hAnsi="Times New Roman" w:cs="Times New Roman"/>
        </w:rPr>
        <w:t>what kinds of genes were changing</w:t>
      </w:r>
      <w:r w:rsidR="00D20523">
        <w:rPr>
          <w:rFonts w:ascii="Times New Roman" w:hAnsi="Times New Roman" w:cs="Times New Roman"/>
        </w:rPr>
        <w:t xml:space="preserve"> </w:t>
      </w:r>
      <w:r w:rsidR="00833AB1">
        <w:rPr>
          <w:rFonts w:ascii="Times New Roman" w:hAnsi="Times New Roman" w:cs="Times New Roman"/>
        </w:rPr>
        <w:t>at</w:t>
      </w:r>
      <w:r w:rsidR="00D20523">
        <w:rPr>
          <w:rFonts w:ascii="Times New Roman" w:hAnsi="Times New Roman" w:cs="Times New Roman"/>
        </w:rPr>
        <w:t xml:space="preserve"> our time points of interest</w:t>
      </w:r>
      <w:r w:rsidR="00833AB1">
        <w:rPr>
          <w:rFonts w:ascii="Times New Roman" w:hAnsi="Times New Roman" w:cs="Times New Roman"/>
        </w:rPr>
        <w:t xml:space="preserve"> and determine if there were similarities across brain regions, cell types and species</w:t>
      </w:r>
      <w:r w:rsidR="00DB1672">
        <w:rPr>
          <w:rFonts w:ascii="Times New Roman" w:hAnsi="Times New Roman" w:cs="Times New Roman"/>
        </w:rPr>
        <w:t>.</w:t>
      </w:r>
      <w:r w:rsidR="00D20523">
        <w:rPr>
          <w:rFonts w:ascii="Times New Roman" w:hAnsi="Times New Roman" w:cs="Times New Roman"/>
        </w:rPr>
        <w:t xml:space="preserve"> Gene Ontology (GO</w:t>
      </w:r>
      <w:r w:rsidR="00601596">
        <w:rPr>
          <w:rFonts w:ascii="Times New Roman" w:hAnsi="Times New Roman" w:cs="Times New Roman"/>
        </w:rPr>
        <w:t>;</w:t>
      </w:r>
      <w:r w:rsidR="00890749">
        <w:rPr>
          <w:rFonts w:ascii="Times New Roman" w:hAnsi="Times New Roman" w:cs="Times New Roman"/>
        </w:rPr>
        <w:t xml:space="preserve"> </w:t>
      </w:r>
      <w:r w:rsidR="00890749">
        <w:rPr>
          <w:rFonts w:ascii="Times New Roman" w:hAnsi="Times New Roman" w:cs="Times New Roman"/>
        </w:rPr>
        <w:fldChar w:fldCharType="begin"/>
      </w:r>
      <w:r w:rsidR="00B80EE8">
        <w:rPr>
          <w:rFonts w:ascii="Times New Roman" w:hAnsi="Times New Roman" w:cs="Times New Roman"/>
        </w:rPr>
        <w:instrText xml:space="preserve"> ADDIN ZOTERO_ITEM CSL_CITATION {"citationID":"doV1wEA4","properties":{"formattedCitation":"(Ashburner {\\i{}et al.} 2000; The Gene Ontology Consortium {\\i{}et al.} 2023)","plainCitation":"(Ashburner et al. 2000; The Gene Ontology Consortium et al. 2023)","dontUpdate":true,"noteIndex":0},"citationItems":[{"id":106,"uris":["http://zotero.org/users/local/edg5ujpK/items/24MR5J9K"],"itemData":{"id":106,"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061-4036","issue":"1","journalAbbreviation":"Nat Genet","note":"PMID: 10802651\nPMCID: PMC3037419","page":"25-29","source":"PubMed Central","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109,"uris":["http://zotero.org/users/local/edg5ujpK/items/U6FLM5FH"],"itemData":{"id":109,"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890749">
        <w:rPr>
          <w:rFonts w:ascii="Times New Roman" w:hAnsi="Times New Roman" w:cs="Times New Roman"/>
        </w:rPr>
        <w:fldChar w:fldCharType="separate"/>
      </w:r>
      <w:r w:rsidR="00667E6F" w:rsidRPr="00667E6F">
        <w:rPr>
          <w:rFonts w:ascii="Times New Roman" w:hAnsi="Times New Roman" w:cs="Times New Roman"/>
          <w:kern w:val="0"/>
        </w:rPr>
        <w:t xml:space="preserve">Ashburner </w:t>
      </w:r>
      <w:r w:rsidR="00667E6F" w:rsidRPr="00667E6F">
        <w:rPr>
          <w:rFonts w:ascii="Times New Roman" w:hAnsi="Times New Roman" w:cs="Times New Roman"/>
          <w:i/>
          <w:iCs/>
          <w:kern w:val="0"/>
        </w:rPr>
        <w:t>et al.</w:t>
      </w:r>
      <w:r w:rsidR="00667E6F" w:rsidRPr="00667E6F">
        <w:rPr>
          <w:rFonts w:ascii="Times New Roman" w:hAnsi="Times New Roman" w:cs="Times New Roman"/>
          <w:kern w:val="0"/>
        </w:rPr>
        <w:t xml:space="preserve"> 2000; The Gene Ontology Consortium </w:t>
      </w:r>
      <w:r w:rsidR="00667E6F" w:rsidRPr="00667E6F">
        <w:rPr>
          <w:rFonts w:ascii="Times New Roman" w:hAnsi="Times New Roman" w:cs="Times New Roman"/>
          <w:i/>
          <w:iCs/>
          <w:kern w:val="0"/>
        </w:rPr>
        <w:t>et al.</w:t>
      </w:r>
      <w:r w:rsidR="00667E6F" w:rsidRPr="00667E6F">
        <w:rPr>
          <w:rFonts w:ascii="Times New Roman" w:hAnsi="Times New Roman" w:cs="Times New Roman"/>
          <w:kern w:val="0"/>
        </w:rPr>
        <w:t xml:space="preserve"> 2023</w:t>
      </w:r>
      <w:r w:rsidR="00890749">
        <w:rPr>
          <w:rFonts w:ascii="Times New Roman" w:hAnsi="Times New Roman" w:cs="Times New Roman"/>
        </w:rPr>
        <w:fldChar w:fldCharType="end"/>
      </w:r>
      <w:r w:rsidR="00D20523">
        <w:rPr>
          <w:rFonts w:ascii="Times New Roman" w:hAnsi="Times New Roman" w:cs="Times New Roman"/>
        </w:rPr>
        <w:t>) term enrichment was performed using significant DEGs (adjusted p-value of &lt;= 0.05) with a minimum log2 fold change of 1</w:t>
      </w:r>
      <w:r w:rsidR="00890749">
        <w:rPr>
          <w:rFonts w:ascii="Times New Roman" w:hAnsi="Times New Roman" w:cs="Times New Roman"/>
        </w:rPr>
        <w:t xml:space="preserve"> via G:Profiler </w:t>
      </w:r>
      <w:r w:rsidR="00890749">
        <w:rPr>
          <w:rFonts w:ascii="Times New Roman" w:hAnsi="Times New Roman" w:cs="Times New Roman"/>
        </w:rPr>
        <w:fldChar w:fldCharType="begin"/>
      </w:r>
      <w:r w:rsidR="00890749">
        <w:rPr>
          <w:rFonts w:ascii="Times New Roman" w:hAnsi="Times New Roman" w:cs="Times New Roman"/>
        </w:rPr>
        <w:instrText xml:space="preserve"> ADDIN ZOTERO_ITEM CSL_CITATION {"citationID":"HLu5br33","properties":{"formattedCitation":"(Kolberg {\\i{}et al.} 2023)","plainCitation":"(Kolberg et al. 2023)","noteIndex":0},"citationItems":[{"id":130,"uris":["http://zotero.org/users/local/edg5ujpK/items/Q2FTYMJK"],"itemData":{"id":130,"type":"article-journal","abstract":"g:Profiler is a reliable and up-to-date functional enrichment analysis tool that supports various evidence types, identifier types and organisms. The toolset integrates many databases, including Gene Ontology, KEGG and TRANSFAC, to provide a comprehensive and in-depth analysis of gene lists. It also provides interactive and intuitive user interfaces and supports ordered queries and custom statistical backgrounds, among other settings. g:Profiler provides multiple programmatic interfaces to access its functionality. These can be easily integrated into custom workflows and external tools, making them valuable resources for researchers who want to develop their own solutions. g:Profiler has been available since 2007 and is used to analyse millions of queries. Research reproducibility and transparency are achieved by maintaining working versions of all past database releases since 2015. g:Profiler supports 849 species, including vertebrates, plants, fungi, insects and parasites, and can analyse any organism through user-uploaded custom annotation files. In this update article, we introduce a novel filtering method highlighting Gene Ontology driver terms, accompanied by new graph visualizations providing a broader context for significant Gene Ontology terms. As a leading enrichment analysis and gene list interoperability service, g:Profiler offers a valuable resource for genetics, biology and medical researchers. It is freely accessible at https://biit.cs.ut.ee/gprofiler.","container-title":"Nucleic Acids Research","DOI":"10.1093/nar/gkad347","ISSN":"0305-1048","issue":"W1","journalAbbreviation":"Nucleic Acids Research","page":"W207-W212","source":"Silverchair","title":"g:Profiler—interoperable web service for functional enrichment analysis and gene identifier mapping (2023 update)","title-short":"g","volume":"51","author":[{"family":"Kolberg","given":"Liis"},{"family":"Raudvere","given":"Uku"},{"family":"Kuzmin","given":"Ivan"},{"family":"Adler","given":"Priit"},{"family":"Vilo","given":"Jaak"},{"family":"Peterson","given":"Hedi"}],"issued":{"date-parts":[["2023",7,5]]}}}],"schema":"https://github.com/citation-style-language/schema/raw/master/csl-citation.json"} </w:instrText>
      </w:r>
      <w:r w:rsidR="00890749">
        <w:rPr>
          <w:rFonts w:ascii="Times New Roman" w:hAnsi="Times New Roman" w:cs="Times New Roman"/>
        </w:rPr>
        <w:fldChar w:fldCharType="separate"/>
      </w:r>
      <w:r w:rsidR="00890749" w:rsidRPr="00890749">
        <w:rPr>
          <w:rFonts w:ascii="Times New Roman" w:hAnsi="Times New Roman" w:cs="Times New Roman"/>
          <w:kern w:val="0"/>
        </w:rPr>
        <w:t xml:space="preserve">(Kolberg </w:t>
      </w:r>
      <w:r w:rsidR="00890749" w:rsidRPr="00890749">
        <w:rPr>
          <w:rFonts w:ascii="Times New Roman" w:hAnsi="Times New Roman" w:cs="Times New Roman"/>
          <w:i/>
          <w:iCs/>
          <w:kern w:val="0"/>
        </w:rPr>
        <w:t>et al.</w:t>
      </w:r>
      <w:r w:rsidR="00890749" w:rsidRPr="00890749">
        <w:rPr>
          <w:rFonts w:ascii="Times New Roman" w:hAnsi="Times New Roman" w:cs="Times New Roman"/>
          <w:kern w:val="0"/>
        </w:rPr>
        <w:t xml:space="preserve"> 2023)</w:t>
      </w:r>
      <w:r w:rsidR="00890749">
        <w:rPr>
          <w:rFonts w:ascii="Times New Roman" w:hAnsi="Times New Roman" w:cs="Times New Roman"/>
        </w:rPr>
        <w:fldChar w:fldCharType="end"/>
      </w:r>
      <w:r w:rsidR="00D20523">
        <w:rPr>
          <w:rFonts w:ascii="Times New Roman" w:hAnsi="Times New Roman" w:cs="Times New Roman"/>
        </w:rPr>
        <w:t xml:space="preserve">. </w:t>
      </w:r>
      <w:r w:rsidR="002C54B6">
        <w:rPr>
          <w:rFonts w:ascii="Times New Roman" w:hAnsi="Times New Roman" w:cs="Times New Roman"/>
        </w:rPr>
        <w:t>U</w:t>
      </w:r>
      <w:r w:rsidR="00D20523">
        <w:rPr>
          <w:rFonts w:ascii="Times New Roman" w:hAnsi="Times New Roman" w:cs="Times New Roman"/>
        </w:rPr>
        <w:t xml:space="preserve">p- and down-regulated </w:t>
      </w:r>
      <w:r w:rsidR="002C54B6">
        <w:rPr>
          <w:rFonts w:ascii="Times New Roman" w:hAnsi="Times New Roman" w:cs="Times New Roman"/>
        </w:rPr>
        <w:t>DEGs</w:t>
      </w:r>
      <w:r w:rsidR="00D20523">
        <w:rPr>
          <w:rFonts w:ascii="Times New Roman" w:hAnsi="Times New Roman" w:cs="Times New Roman"/>
        </w:rPr>
        <w:t xml:space="preserve"> </w:t>
      </w:r>
      <w:r w:rsidR="002C54B6">
        <w:rPr>
          <w:rFonts w:ascii="Times New Roman" w:hAnsi="Times New Roman" w:cs="Times New Roman"/>
        </w:rPr>
        <w:t>were</w:t>
      </w:r>
      <w:r w:rsidR="00D20523">
        <w:rPr>
          <w:rFonts w:ascii="Times New Roman" w:hAnsi="Times New Roman" w:cs="Times New Roman"/>
        </w:rPr>
        <w:t xml:space="preserve"> queried separately for each comparison to elucidate </w:t>
      </w:r>
      <w:r w:rsidR="00792FAC">
        <w:rPr>
          <w:rFonts w:ascii="Times New Roman" w:hAnsi="Times New Roman" w:cs="Times New Roman"/>
        </w:rPr>
        <w:t xml:space="preserve">expression </w:t>
      </w:r>
      <w:r w:rsidR="00D20523">
        <w:rPr>
          <w:rFonts w:ascii="Times New Roman" w:hAnsi="Times New Roman" w:cs="Times New Roman"/>
        </w:rPr>
        <w:t xml:space="preserve">changes in both directions. To provide a baseline for comparison between different groups, </w:t>
      </w:r>
      <w:r w:rsidR="00305FE4">
        <w:rPr>
          <w:rFonts w:ascii="Times New Roman" w:hAnsi="Times New Roman" w:cs="Times New Roman"/>
        </w:rPr>
        <w:t xml:space="preserve">we took </w:t>
      </w:r>
      <w:r w:rsidR="00833AB1">
        <w:rPr>
          <w:rFonts w:ascii="Times New Roman" w:hAnsi="Times New Roman" w:cs="Times New Roman"/>
        </w:rPr>
        <w:t xml:space="preserve">50 of the most highly enriched </w:t>
      </w:r>
      <w:r w:rsidR="00D20523">
        <w:rPr>
          <w:rFonts w:ascii="Times New Roman" w:hAnsi="Times New Roman" w:cs="Times New Roman"/>
        </w:rPr>
        <w:t xml:space="preserve">terms from </w:t>
      </w:r>
      <w:r w:rsidR="00D820E2">
        <w:rPr>
          <w:rFonts w:ascii="Times New Roman" w:hAnsi="Times New Roman" w:cs="Times New Roman"/>
        </w:rPr>
        <w:t xml:space="preserve">neuronal cell types in the </w:t>
      </w:r>
      <w:r w:rsidR="00D20523">
        <w:rPr>
          <w:rFonts w:ascii="Times New Roman" w:hAnsi="Times New Roman" w:cs="Times New Roman"/>
        </w:rPr>
        <w:t>Herring data a</w:t>
      </w:r>
      <w:r w:rsidR="00305FE4">
        <w:rPr>
          <w:rFonts w:ascii="Times New Roman" w:hAnsi="Times New Roman" w:cs="Times New Roman"/>
        </w:rPr>
        <w:t>cross birth</w:t>
      </w:r>
      <w:r w:rsidR="00974D72">
        <w:rPr>
          <w:rFonts w:ascii="Times New Roman" w:hAnsi="Times New Roman" w:cs="Times New Roman"/>
        </w:rPr>
        <w:t xml:space="preserve"> </w:t>
      </w:r>
      <w:r w:rsidR="00305FE4">
        <w:rPr>
          <w:rFonts w:ascii="Times New Roman" w:hAnsi="Times New Roman" w:cs="Times New Roman"/>
        </w:rPr>
        <w:t>and</w:t>
      </w:r>
      <w:r w:rsidR="00974D72">
        <w:rPr>
          <w:rFonts w:ascii="Times New Roman" w:hAnsi="Times New Roman" w:cs="Times New Roman"/>
        </w:rPr>
        <w:t xml:space="preserve"> calculated </w:t>
      </w:r>
      <w:r w:rsidR="00305FE4">
        <w:rPr>
          <w:rFonts w:ascii="Times New Roman" w:hAnsi="Times New Roman" w:cs="Times New Roman"/>
        </w:rPr>
        <w:t>mean changes in expression for genes associated with those terms</w:t>
      </w:r>
      <w:r w:rsidR="00792FAC">
        <w:rPr>
          <w:rFonts w:ascii="Times New Roman" w:hAnsi="Times New Roman" w:cs="Times New Roman"/>
        </w:rPr>
        <w:t xml:space="preserve"> (</w:t>
      </w:r>
      <w:r w:rsidR="00792FAC" w:rsidRPr="003D2E4C">
        <w:rPr>
          <w:rFonts w:ascii="Times New Roman" w:hAnsi="Times New Roman" w:cs="Times New Roman"/>
        </w:rPr>
        <w:t xml:space="preserve">Figure </w:t>
      </w:r>
      <w:r>
        <w:rPr>
          <w:rFonts w:ascii="Times New Roman" w:hAnsi="Times New Roman" w:cs="Times New Roman"/>
        </w:rPr>
        <w:t>3</w:t>
      </w:r>
      <w:r w:rsidR="00792FAC">
        <w:rPr>
          <w:rFonts w:ascii="Times New Roman" w:hAnsi="Times New Roman" w:cs="Times New Roman"/>
        </w:rPr>
        <w:t xml:space="preserve">). </w:t>
      </w:r>
      <w:r w:rsidR="00252D22">
        <w:rPr>
          <w:rFonts w:ascii="Times New Roman" w:hAnsi="Times New Roman" w:cs="Times New Roman"/>
        </w:rPr>
        <w:t xml:space="preserve">In general the </w:t>
      </w:r>
      <w:r w:rsidR="00B643DA">
        <w:rPr>
          <w:rFonts w:ascii="Times New Roman" w:hAnsi="Times New Roman" w:cs="Times New Roman"/>
        </w:rPr>
        <w:t xml:space="preserve">up-regulated terms are associated with cell signalling, cellular communication pathways and ion transport, while the down-regulated terms are associated with the regulation of various metabolic and biosynthetic processes, particularly those associated with RNA and DNA, cellular differentiation and tissue development. </w:t>
      </w:r>
      <w:r w:rsidR="00D21E00">
        <w:rPr>
          <w:rFonts w:ascii="Times New Roman" w:hAnsi="Times New Roman" w:cs="Times New Roman"/>
        </w:rPr>
        <w:t xml:space="preserve">These patterns are loosely present across all species around birth, though concordance across datasets and cell types varies substantially. Neuronal cell types show much higher concordance than non-neuronal types, likely due to major differences in cell type proportions in each dataset </w:t>
      </w:r>
      <w:r w:rsidR="00243201">
        <w:rPr>
          <w:rFonts w:ascii="Times New Roman" w:hAnsi="Times New Roman" w:cs="Times New Roman"/>
        </w:rPr>
        <w:t xml:space="preserve">(Figure </w:t>
      </w:r>
      <w:r>
        <w:rPr>
          <w:rFonts w:ascii="Times New Roman" w:hAnsi="Times New Roman" w:cs="Times New Roman"/>
        </w:rPr>
        <w:t>4</w:t>
      </w:r>
      <w:r w:rsidR="00243201">
        <w:rPr>
          <w:rFonts w:ascii="Times New Roman" w:hAnsi="Times New Roman" w:cs="Times New Roman"/>
        </w:rPr>
        <w:t xml:space="preserve">a) </w:t>
      </w:r>
      <w:r w:rsidR="00D21E00">
        <w:rPr>
          <w:rFonts w:ascii="Times New Roman" w:hAnsi="Times New Roman" w:cs="Times New Roman"/>
        </w:rPr>
        <w:t xml:space="preserve">and a dearth of non-neuronal </w:t>
      </w:r>
      <w:r w:rsidR="00243201">
        <w:rPr>
          <w:rFonts w:ascii="Times New Roman" w:hAnsi="Times New Roman" w:cs="Times New Roman"/>
        </w:rPr>
        <w:t>nuclei</w:t>
      </w:r>
      <w:r w:rsidR="00D21E00">
        <w:rPr>
          <w:rFonts w:ascii="Times New Roman" w:hAnsi="Times New Roman" w:cs="Times New Roman"/>
        </w:rPr>
        <w:t xml:space="preserve"> in the Sepp data </w:t>
      </w:r>
      <w:r w:rsidR="00243201">
        <w:rPr>
          <w:rFonts w:ascii="Times New Roman" w:hAnsi="Times New Roman" w:cs="Times New Roman"/>
        </w:rPr>
        <w:t xml:space="preserve">at relevant time points </w:t>
      </w:r>
      <w:r w:rsidR="00D21E00">
        <w:rPr>
          <w:rFonts w:ascii="Times New Roman" w:hAnsi="Times New Roman" w:cs="Times New Roman"/>
        </w:rPr>
        <w:t>(</w:t>
      </w:r>
      <w:r w:rsidR="00243201">
        <w:rPr>
          <w:rFonts w:ascii="Times New Roman" w:hAnsi="Times New Roman" w:cs="Times New Roman"/>
        </w:rPr>
        <w:t>Supplementary Figure 1</w:t>
      </w:r>
      <w:r w:rsidR="00D21E00">
        <w:rPr>
          <w:rFonts w:ascii="Times New Roman" w:hAnsi="Times New Roman" w:cs="Times New Roman"/>
        </w:rPr>
        <w:t>), as well as reflecting functional differences between the different lineages</w:t>
      </w:r>
      <w:r w:rsidR="00A23F07">
        <w:rPr>
          <w:rFonts w:ascii="Times New Roman" w:hAnsi="Times New Roman" w:cs="Times New Roman"/>
        </w:rPr>
        <w:t xml:space="preserve">. </w:t>
      </w:r>
      <w:r w:rsidR="00B643DA">
        <w:rPr>
          <w:rFonts w:ascii="Times New Roman" w:hAnsi="Times New Roman" w:cs="Times New Roman"/>
        </w:rPr>
        <w:t xml:space="preserve">Examining the top 25 most up- and down-regulated terms for each comparison (Supplementary Table 1) </w:t>
      </w:r>
      <w:r w:rsidR="00D21E00">
        <w:rPr>
          <w:rFonts w:ascii="Times New Roman" w:hAnsi="Times New Roman" w:cs="Times New Roman"/>
        </w:rPr>
        <w:t>confirms</w:t>
      </w:r>
      <w:r w:rsidR="00B643DA">
        <w:rPr>
          <w:rFonts w:ascii="Times New Roman" w:hAnsi="Times New Roman" w:cs="Times New Roman"/>
        </w:rPr>
        <w:t xml:space="preserve"> that</w:t>
      </w:r>
      <w:r w:rsidR="00D21E00">
        <w:rPr>
          <w:rFonts w:ascii="Times New Roman" w:hAnsi="Times New Roman" w:cs="Times New Roman"/>
        </w:rPr>
        <w:t xml:space="preserve"> despite </w:t>
      </w:r>
      <w:r w:rsidR="00230F98">
        <w:rPr>
          <w:rFonts w:ascii="Times New Roman" w:hAnsi="Times New Roman" w:cs="Times New Roman"/>
        </w:rPr>
        <w:t>the number of missing data points</w:t>
      </w:r>
      <w:r w:rsidR="00243201">
        <w:rPr>
          <w:rFonts w:ascii="Times New Roman" w:hAnsi="Times New Roman" w:cs="Times New Roman"/>
        </w:rPr>
        <w:t>, which</w:t>
      </w:r>
      <w:r w:rsidR="00230F98">
        <w:rPr>
          <w:rFonts w:ascii="Times New Roman" w:hAnsi="Times New Roman" w:cs="Times New Roman"/>
        </w:rPr>
        <w:t xml:space="preserve"> indicat</w:t>
      </w:r>
      <w:r w:rsidR="00243201">
        <w:rPr>
          <w:rFonts w:ascii="Times New Roman" w:hAnsi="Times New Roman" w:cs="Times New Roman"/>
        </w:rPr>
        <w:t>e</w:t>
      </w:r>
      <w:r w:rsidR="00230F98">
        <w:rPr>
          <w:rFonts w:ascii="Times New Roman" w:hAnsi="Times New Roman" w:cs="Times New Roman"/>
        </w:rPr>
        <w:t xml:space="preserve"> a term was not significantly enriched in that group</w:t>
      </w:r>
      <w:r w:rsidR="00D21E00">
        <w:rPr>
          <w:rFonts w:ascii="Times New Roman" w:hAnsi="Times New Roman" w:cs="Times New Roman"/>
        </w:rPr>
        <w:t xml:space="preserve">, similar terms </w:t>
      </w:r>
      <w:r w:rsidR="00230F98">
        <w:rPr>
          <w:rFonts w:ascii="Times New Roman" w:hAnsi="Times New Roman" w:cs="Times New Roman"/>
        </w:rPr>
        <w:t xml:space="preserve">with functions </w:t>
      </w:r>
      <w:r w:rsidR="00751F3A">
        <w:rPr>
          <w:rFonts w:ascii="Times New Roman" w:hAnsi="Times New Roman" w:cs="Times New Roman"/>
        </w:rPr>
        <w:t xml:space="preserve">highly related to those seen in the Herring data at birth </w:t>
      </w:r>
      <w:r w:rsidR="00230F98">
        <w:rPr>
          <w:rFonts w:ascii="Times New Roman" w:hAnsi="Times New Roman" w:cs="Times New Roman"/>
        </w:rPr>
        <w:t>were</w:t>
      </w:r>
      <w:r w:rsidR="00D21E00">
        <w:rPr>
          <w:rFonts w:ascii="Times New Roman" w:hAnsi="Times New Roman" w:cs="Times New Roman"/>
        </w:rPr>
        <w:t xml:space="preserve"> enrich</w:t>
      </w:r>
      <w:r w:rsidR="00230F98">
        <w:rPr>
          <w:rFonts w:ascii="Times New Roman" w:hAnsi="Times New Roman" w:cs="Times New Roman"/>
        </w:rPr>
        <w:t>ed</w:t>
      </w:r>
      <w:r w:rsidR="00751F3A">
        <w:rPr>
          <w:rFonts w:ascii="Times New Roman" w:hAnsi="Times New Roman" w:cs="Times New Roman"/>
        </w:rPr>
        <w:t xml:space="preserve"> across all comparisons</w:t>
      </w:r>
      <w:r w:rsidR="00B643DA">
        <w:rPr>
          <w:rFonts w:ascii="Times New Roman" w:hAnsi="Times New Roman" w:cs="Times New Roman"/>
        </w:rPr>
        <w:t xml:space="preserve">, supporting our primary hypothesis and suggesting that </w:t>
      </w:r>
      <w:r w:rsidR="00B643DA">
        <w:rPr>
          <w:rFonts w:ascii="Times New Roman" w:hAnsi="Times New Roman" w:cs="Times New Roman"/>
        </w:rPr>
        <w:lastRenderedPageBreak/>
        <w:t>the changes in expression seen at birth are driven by a switch away from tissue development and growth towards setting up functional gene networks to prepare for neuronal activity.</w:t>
      </w:r>
      <w:r w:rsidR="0084535C">
        <w:rPr>
          <w:rFonts w:ascii="Times New Roman" w:hAnsi="Times New Roman" w:cs="Times New Roman"/>
        </w:rPr>
        <w:t xml:space="preserve"> </w:t>
      </w:r>
      <w:r w:rsidR="00EC5334">
        <w:rPr>
          <w:rFonts w:ascii="Times New Roman" w:hAnsi="Times New Roman" w:cs="Times New Roman"/>
        </w:rPr>
        <w:t xml:space="preserve">Overlaps between the top 150 GO terms for the neuronal cells in each dataset show much higher concordance in up-regulated terms than down-regulated terms, with no discernible consistent patterns in similarity between species (Figure </w:t>
      </w:r>
      <w:r>
        <w:rPr>
          <w:rFonts w:ascii="Times New Roman" w:hAnsi="Times New Roman" w:cs="Times New Roman"/>
        </w:rPr>
        <w:t>4</w:t>
      </w:r>
      <w:r w:rsidR="00EC5334">
        <w:rPr>
          <w:rFonts w:ascii="Times New Roman" w:hAnsi="Times New Roman" w:cs="Times New Roman"/>
        </w:rPr>
        <w:t>b).</w:t>
      </w:r>
      <w:r w:rsidR="00810A31">
        <w:rPr>
          <w:rFonts w:ascii="Times New Roman" w:hAnsi="Times New Roman" w:cs="Times New Roman"/>
        </w:rPr>
        <w:t xml:space="preserve"> </w:t>
      </w:r>
      <w:r w:rsidR="00241E42">
        <w:rPr>
          <w:rFonts w:ascii="Times New Roman" w:hAnsi="Times New Roman" w:cs="Times New Roman"/>
        </w:rPr>
        <w:t>Th</w:t>
      </w:r>
      <w:r w:rsidR="00992962">
        <w:rPr>
          <w:rFonts w:ascii="Times New Roman" w:hAnsi="Times New Roman" w:cs="Times New Roman"/>
        </w:rPr>
        <w:t>e</w:t>
      </w:r>
      <w:r w:rsidR="00241E42">
        <w:rPr>
          <w:rFonts w:ascii="Times New Roman" w:hAnsi="Times New Roman" w:cs="Times New Roman"/>
        </w:rPr>
        <w:t xml:space="preserve"> </w:t>
      </w:r>
      <w:r w:rsidR="00667E6F">
        <w:rPr>
          <w:rFonts w:ascii="Times New Roman" w:hAnsi="Times New Roman" w:cs="Times New Roman"/>
        </w:rPr>
        <w:t xml:space="preserve">enrichment </w:t>
      </w:r>
      <w:r w:rsidR="00241E42">
        <w:rPr>
          <w:rFonts w:ascii="Times New Roman" w:hAnsi="Times New Roman" w:cs="Times New Roman"/>
        </w:rPr>
        <w:t>pattern</w:t>
      </w:r>
      <w:r w:rsidR="00992962">
        <w:rPr>
          <w:rFonts w:ascii="Times New Roman" w:hAnsi="Times New Roman" w:cs="Times New Roman"/>
        </w:rPr>
        <w:t>s seen at birth</w:t>
      </w:r>
      <w:r w:rsidR="00241E42">
        <w:rPr>
          <w:rFonts w:ascii="Times New Roman" w:hAnsi="Times New Roman" w:cs="Times New Roman"/>
        </w:rPr>
        <w:t xml:space="preserve"> extend to the opossum at eye opening, however the down-regulated set at this time includes more terms related to cell cycle control. These findings were recapitulated in the </w:t>
      </w:r>
      <w:proofErr w:type="spellStart"/>
      <w:r w:rsidR="00241E42">
        <w:rPr>
          <w:rFonts w:ascii="Times New Roman" w:hAnsi="Times New Roman" w:cs="Times New Roman"/>
        </w:rPr>
        <w:t>agewise</w:t>
      </w:r>
      <w:proofErr w:type="spellEnd"/>
      <w:r w:rsidR="00241E42">
        <w:rPr>
          <w:rFonts w:ascii="Times New Roman" w:hAnsi="Times New Roman" w:cs="Times New Roman"/>
        </w:rPr>
        <w:t xml:space="preserve"> comparisons, where the mouse at eye-opening showed a</w:t>
      </w:r>
      <w:r>
        <w:rPr>
          <w:rFonts w:ascii="Times New Roman" w:hAnsi="Times New Roman" w:cs="Times New Roman"/>
        </w:rPr>
        <w:t xml:space="preserve"> </w:t>
      </w:r>
      <w:r w:rsidR="00241E42">
        <w:rPr>
          <w:rFonts w:ascii="Times New Roman" w:hAnsi="Times New Roman" w:cs="Times New Roman"/>
        </w:rPr>
        <w:t xml:space="preserve">similar tendency towards down-regulation of cell cycle control terms (Supplementary </w:t>
      </w:r>
      <w:r w:rsidR="00641730">
        <w:rPr>
          <w:rFonts w:ascii="Times New Roman" w:hAnsi="Times New Roman" w:cs="Times New Roman"/>
        </w:rPr>
        <w:t>Table</w:t>
      </w:r>
      <w:r w:rsidR="00241E42">
        <w:rPr>
          <w:rFonts w:ascii="Times New Roman" w:hAnsi="Times New Roman" w:cs="Times New Roman"/>
        </w:rPr>
        <w:t xml:space="preserve"> 2). </w:t>
      </w:r>
    </w:p>
    <w:p w14:paraId="13702507" w14:textId="3BDFD1D5" w:rsidR="007C4D8D" w:rsidRPr="00E41887" w:rsidRDefault="007123B7" w:rsidP="007C4D8D">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1" locked="0" layoutInCell="1" allowOverlap="1" wp14:anchorId="2E815591" wp14:editId="10CD1A35">
            <wp:simplePos x="0" y="0"/>
            <wp:positionH relativeFrom="column">
              <wp:posOffset>-914400</wp:posOffset>
            </wp:positionH>
            <wp:positionV relativeFrom="paragraph">
              <wp:posOffset>0</wp:posOffset>
            </wp:positionV>
            <wp:extent cx="7575550" cy="4511040"/>
            <wp:effectExtent l="0" t="0" r="6350" b="3810"/>
            <wp:wrapTight wrapText="bothSides">
              <wp:wrapPolygon edited="0">
                <wp:start x="0" y="0"/>
                <wp:lineTo x="0" y="21527"/>
                <wp:lineTo x="21564" y="21527"/>
                <wp:lineTo x="21564" y="0"/>
                <wp:lineTo x="0" y="0"/>
              </wp:wrapPolygon>
            </wp:wrapTight>
            <wp:docPr id="8560121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12123" name="Graphic 856012123"/>
                    <pic:cNvPicPr/>
                  </pic:nvPicPr>
                  <pic:blipFill>
                    <a:blip r:embed="rId18">
                      <a:extLst>
                        <a:ext uri="{96DAC541-7B7A-43D3-8B79-37D633B846F1}">
                          <asvg:svgBlip xmlns:asvg="http://schemas.microsoft.com/office/drawing/2016/SVG/main" r:embed="rId19"/>
                        </a:ext>
                      </a:extLst>
                    </a:blip>
                    <a:stretch>
                      <a:fillRect/>
                    </a:stretch>
                  </pic:blipFill>
                  <pic:spPr>
                    <a:xfrm>
                      <a:off x="0" y="0"/>
                      <a:ext cx="7575550" cy="4511040"/>
                    </a:xfrm>
                    <a:prstGeom prst="rect">
                      <a:avLst/>
                    </a:prstGeom>
                  </pic:spPr>
                </pic:pic>
              </a:graphicData>
            </a:graphic>
            <wp14:sizeRelH relativeFrom="page">
              <wp14:pctWidth>0</wp14:pctWidth>
            </wp14:sizeRelH>
            <wp14:sizeRelV relativeFrom="page">
              <wp14:pctHeight>0</wp14:pctHeight>
            </wp14:sizeRelV>
          </wp:anchor>
        </w:drawing>
      </w:r>
      <w:r w:rsidR="007C4D8D">
        <w:rPr>
          <w:rFonts w:ascii="Times New Roman" w:hAnsi="Times New Roman" w:cs="Times New Roman"/>
          <w:b/>
          <w:bCs/>
        </w:rPr>
        <w:t xml:space="preserve">Figure </w:t>
      </w:r>
      <w:r>
        <w:rPr>
          <w:rFonts w:ascii="Times New Roman" w:hAnsi="Times New Roman" w:cs="Times New Roman"/>
          <w:b/>
          <w:bCs/>
        </w:rPr>
        <w:t>3</w:t>
      </w:r>
      <w:r w:rsidR="007C4D8D">
        <w:rPr>
          <w:rFonts w:ascii="Times New Roman" w:hAnsi="Times New Roman" w:cs="Times New Roman"/>
          <w:b/>
          <w:bCs/>
        </w:rPr>
        <w:t>:</w:t>
      </w:r>
      <w:r w:rsidR="007C4D8D">
        <w:rPr>
          <w:rFonts w:ascii="Times New Roman" w:hAnsi="Times New Roman" w:cs="Times New Roman"/>
        </w:rPr>
        <w:t xml:space="preserve"> </w:t>
      </w:r>
      <w:proofErr w:type="spellStart"/>
      <w:r w:rsidR="007C4D8D">
        <w:rPr>
          <w:rFonts w:ascii="Times New Roman" w:hAnsi="Times New Roman" w:cs="Times New Roman"/>
        </w:rPr>
        <w:t>Dotplot</w:t>
      </w:r>
      <w:proofErr w:type="spellEnd"/>
      <w:r w:rsidR="007C4D8D">
        <w:rPr>
          <w:rFonts w:ascii="Times New Roman" w:hAnsi="Times New Roman" w:cs="Times New Roman"/>
        </w:rPr>
        <w:t xml:space="preserve"> of mean change in expression for genes associated with the 25 most enriched up- and down-regulated Gene Ontology terms in the Herring human dataset across birth. Only differentially expressed genes with an adjusted p-value of &lt;= 0.05 and a log2 fold change of at least 1 are included. PN = principal neurons (excitatory neurons); IN = inhibitory neurons; Oligo = oligodendrocytes; Astro = astroglia.</w:t>
      </w:r>
    </w:p>
    <w:p w14:paraId="03646AD2" w14:textId="77777777" w:rsidR="007123B7" w:rsidRDefault="007123B7" w:rsidP="4C5E276C">
      <w:pPr>
        <w:spacing w:line="360" w:lineRule="auto"/>
        <w:rPr>
          <w:rFonts w:ascii="Times New Roman" w:hAnsi="Times New Roman" w:cs="Times New Roman"/>
        </w:rPr>
      </w:pPr>
    </w:p>
    <w:p w14:paraId="3E8FB1D8" w14:textId="27730A71" w:rsidR="003B5EE0" w:rsidRDefault="00B27F4F" w:rsidP="4C5E276C">
      <w:pPr>
        <w:spacing w:line="360" w:lineRule="auto"/>
        <w:rPr>
          <w:rFonts w:ascii="Times New Roman" w:hAnsi="Times New Roman" w:cs="Times New Roman"/>
        </w:rPr>
      </w:pPr>
      <w:r>
        <w:rPr>
          <w:rFonts w:ascii="Times New Roman" w:hAnsi="Times New Roman" w:cs="Times New Roman"/>
        </w:rPr>
        <w:lastRenderedPageBreak/>
        <w:t>Together, this suggests that the changes occurring around birth across all 3 species are similar, however at eye</w:t>
      </w:r>
      <w:r w:rsidR="00890749">
        <w:rPr>
          <w:rFonts w:ascii="Times New Roman" w:hAnsi="Times New Roman" w:cs="Times New Roman"/>
        </w:rPr>
        <w:t>-</w:t>
      </w:r>
      <w:r>
        <w:rPr>
          <w:rFonts w:ascii="Times New Roman" w:hAnsi="Times New Roman" w:cs="Times New Roman"/>
        </w:rPr>
        <w:t xml:space="preserve">opening the rodent species </w:t>
      </w:r>
      <w:r w:rsidR="009C6F05">
        <w:rPr>
          <w:rFonts w:ascii="Times New Roman" w:hAnsi="Times New Roman" w:cs="Times New Roman"/>
        </w:rPr>
        <w:t>may have</w:t>
      </w:r>
      <w:r>
        <w:rPr>
          <w:rFonts w:ascii="Times New Roman" w:hAnsi="Times New Roman" w:cs="Times New Roman"/>
        </w:rPr>
        <w:t xml:space="preserve"> a further, unique switch away from regulating the cell cycle.</w:t>
      </w:r>
      <w:r w:rsidR="007C4D8D">
        <w:rPr>
          <w:rFonts w:ascii="Times New Roman" w:hAnsi="Times New Roman" w:cs="Times New Roman"/>
        </w:rPr>
        <w:t xml:space="preserve"> </w:t>
      </w:r>
      <w:r>
        <w:rPr>
          <w:rFonts w:ascii="Times New Roman" w:hAnsi="Times New Roman" w:cs="Times New Roman"/>
        </w:rPr>
        <w:t>In addition to matching genes to GO terms, G:Profiler also matches genes to transcription factor binding site</w:t>
      </w:r>
      <w:r w:rsidR="001159CB">
        <w:rPr>
          <w:rFonts w:ascii="Times New Roman" w:hAnsi="Times New Roman" w:cs="Times New Roman"/>
        </w:rPr>
        <w:t xml:space="preserve"> motifs</w:t>
      </w:r>
      <w:r>
        <w:rPr>
          <w:rFonts w:ascii="Times New Roman" w:hAnsi="Times New Roman" w:cs="Times New Roman"/>
        </w:rPr>
        <w:t xml:space="preserve"> using TRANSFAC </w:t>
      </w:r>
      <w:r w:rsidR="00890749">
        <w:rPr>
          <w:rFonts w:ascii="Times New Roman" w:hAnsi="Times New Roman" w:cs="Times New Roman"/>
        </w:rPr>
        <w:fldChar w:fldCharType="begin"/>
      </w:r>
      <w:r w:rsidR="00890749">
        <w:rPr>
          <w:rFonts w:ascii="Times New Roman" w:hAnsi="Times New Roman" w:cs="Times New Roman"/>
        </w:rPr>
        <w:instrText xml:space="preserve"> ADDIN ZOTERO_ITEM CSL_CITATION {"citationID":"x7P9Dgkf","properties":{"formattedCitation":"(Matys {\\i{}et al.} 2003)","plainCitation":"(Matys et al. 2003)","noteIndex":0},"citationItems":[{"id":103,"uris":["http://zotero.org/users/local/edg5ujpK/items/SZEWE85G"],"itemData":{"id":103,"type":"article-journal","abstract":"The TRANSFAC ® database on eukaryotic transcriptional regulation, comprising data on transcription factors, their target genes and regulatory binding sites, has been extended and further developed, both in number of entries and in the scope and structure of the collected data. Structured fields for expression patterns have been introduced for transcription factors from human and mouse, using the CYTOMER ® database on anatomical structures and developmental stages. The functionality of Match™, a tool for matrix-based search of transcription factor binding sites, has been enhanced. For instance, the program now comes along with a number of tissue-(or state-)specific profiles and new profiles can be created and modified with Match™ Profiler. The GENE table was extended and gained in importance, containing amongst others links to LocusLink, RefSeq and OMIM now. Further, (direct) links between factor and target gene on one hand and between gene and encoded factor on the other hand were introduced. The TRANSFAC ® public release is available at http://www.gene-regulation.com . For yeast an additional release including the latest data was made available separately as TRANSFAC ®Saccharomyces Module (TSM) at http://transfac.gbf.de . For CYTOMER ® free download versions are available at http://www.biobase.de:8080/index.html .","container-title":"Nucleic Acids Research","DOI":"10.1093/nar/gkg108","ISSN":"0305-1048","issue":"1","journalAbbreviation":"Nucleic Acids Research","page":"374-378","source":"Silverchair","title":"TRANSFAC ® : transcriptional regulation, from patterns to profiles","title-short":"TRANSFAC ®","volume":"31","author":[{"family":"Matys","given":"V."},{"family":"Fricke","given":"E."},{"family":"Geffers","given":"R."},{"family":"Gößling","given":"E."},{"family":"Haubrock","given":"M."},{"family":"Hehl","given":"R."},{"family":"Hornischer","given":"K."},{"family":"Karas","given":"D."},{"family":"Kel","given":"A. E."},{"family":"Kel-Margoulis","given":"O. V."},{"family":"Kloos","given":"D.-U."},{"family":"Land","given":"S."},{"family":"Lewicki-Potapov","given":"B."},{"family":"Michael","given":"H."},{"family":"Münch","given":"R."},{"family":"Reuter","given":"I."},{"family":"Rotert","given":"S."},{"family":"Saxel","given":"H."},{"family":"Scheer","given":"M."},{"family":"Thiele","given":"S."},{"family":"Wingender","given":"E."}],"issued":{"date-parts":[["2003",1,1]]}}}],"schema":"https://github.com/citation-style-language/schema/raw/master/csl-citation.json"} </w:instrText>
      </w:r>
      <w:r w:rsidR="00890749">
        <w:rPr>
          <w:rFonts w:ascii="Times New Roman" w:hAnsi="Times New Roman" w:cs="Times New Roman"/>
        </w:rPr>
        <w:fldChar w:fldCharType="separate"/>
      </w:r>
      <w:r w:rsidR="00890749" w:rsidRPr="00890749">
        <w:rPr>
          <w:rFonts w:ascii="Times New Roman" w:hAnsi="Times New Roman" w:cs="Times New Roman"/>
          <w:kern w:val="0"/>
        </w:rPr>
        <w:t xml:space="preserve">(Matys </w:t>
      </w:r>
      <w:r w:rsidR="00890749" w:rsidRPr="00890749">
        <w:rPr>
          <w:rFonts w:ascii="Times New Roman" w:hAnsi="Times New Roman" w:cs="Times New Roman"/>
          <w:i/>
          <w:iCs/>
          <w:kern w:val="0"/>
        </w:rPr>
        <w:t>et al.</w:t>
      </w:r>
      <w:r w:rsidR="00890749" w:rsidRPr="00890749">
        <w:rPr>
          <w:rFonts w:ascii="Times New Roman" w:hAnsi="Times New Roman" w:cs="Times New Roman"/>
          <w:kern w:val="0"/>
        </w:rPr>
        <w:t xml:space="preserve"> 2003)</w:t>
      </w:r>
      <w:r w:rsidR="00890749">
        <w:rPr>
          <w:rFonts w:ascii="Times New Roman" w:hAnsi="Times New Roman" w:cs="Times New Roman"/>
        </w:rPr>
        <w:fldChar w:fldCharType="end"/>
      </w:r>
      <w:r>
        <w:rPr>
          <w:rFonts w:ascii="Times New Roman" w:hAnsi="Times New Roman" w:cs="Times New Roman"/>
        </w:rPr>
        <w:t>.</w:t>
      </w:r>
      <w:r w:rsidR="001159CB">
        <w:rPr>
          <w:rFonts w:ascii="Times New Roman" w:hAnsi="Times New Roman" w:cs="Times New Roman"/>
        </w:rPr>
        <w:t xml:space="preserve"> Similar to GO term enrichment, this provides evidence for statistically enriched transcription factor binding site motifs among the queried genes. Comparing the enriched motifs for DEGs across the human and mouse results around birth revealed 9 commonly enriched motifs in the up-regulated DEGs and 57 </w:t>
      </w:r>
      <w:r w:rsidR="00860C17">
        <w:rPr>
          <w:rFonts w:ascii="Times New Roman" w:hAnsi="Times New Roman" w:cs="Times New Roman"/>
        </w:rPr>
        <w:t xml:space="preserve">in the down-regulated DEGs (Supplementary Table 3). No TRANSFAC results were returned for the opossum queries, preventing a comparison across all 3 species. Among the common motifs were </w:t>
      </w:r>
      <w:r w:rsidR="00351825">
        <w:rPr>
          <w:rFonts w:ascii="Times New Roman" w:hAnsi="Times New Roman" w:cs="Times New Roman"/>
        </w:rPr>
        <w:t xml:space="preserve">three </w:t>
      </w:r>
      <w:proofErr w:type="spellStart"/>
      <w:r w:rsidR="00351825">
        <w:rPr>
          <w:rFonts w:ascii="Times New Roman" w:hAnsi="Times New Roman" w:cs="Times New Roman"/>
        </w:rPr>
        <w:t>Kr</w:t>
      </w:r>
      <w:r w:rsidR="00351825" w:rsidRPr="00351825">
        <w:rPr>
          <w:rFonts w:ascii="Times New Roman" w:hAnsi="Times New Roman" w:cs="Times New Roman"/>
        </w:rPr>
        <w:t>ü</w:t>
      </w:r>
      <w:r w:rsidR="00351825">
        <w:rPr>
          <w:rFonts w:ascii="Times New Roman" w:hAnsi="Times New Roman" w:cs="Times New Roman"/>
        </w:rPr>
        <w:t>ppel</w:t>
      </w:r>
      <w:proofErr w:type="spellEnd"/>
      <w:r w:rsidR="00351825">
        <w:rPr>
          <w:rFonts w:ascii="Times New Roman" w:hAnsi="Times New Roman" w:cs="Times New Roman"/>
        </w:rPr>
        <w:t xml:space="preserve">-like factors (KLFs); </w:t>
      </w:r>
      <w:r w:rsidR="00860C17">
        <w:rPr>
          <w:rFonts w:ascii="Times New Roman" w:hAnsi="Times New Roman" w:cs="Times New Roman"/>
        </w:rPr>
        <w:t>GKLF, FKLF and LKLF</w:t>
      </w:r>
      <w:r w:rsidR="00351825">
        <w:rPr>
          <w:rFonts w:ascii="Times New Roman" w:hAnsi="Times New Roman" w:cs="Times New Roman"/>
        </w:rPr>
        <w:t>;</w:t>
      </w:r>
      <w:r w:rsidR="00860C17">
        <w:rPr>
          <w:rFonts w:ascii="Times New Roman" w:hAnsi="Times New Roman" w:cs="Times New Roman"/>
        </w:rPr>
        <w:t xml:space="preserve"> in the up-regulated queries and matches for several different </w:t>
      </w:r>
      <w:proofErr w:type="spellStart"/>
      <w:r w:rsidR="00860C17">
        <w:rPr>
          <w:rFonts w:ascii="Times New Roman" w:hAnsi="Times New Roman" w:cs="Times New Roman"/>
        </w:rPr>
        <w:t>Sp</w:t>
      </w:r>
      <w:proofErr w:type="spellEnd"/>
      <w:r w:rsidR="00860C17">
        <w:rPr>
          <w:rFonts w:ascii="Times New Roman" w:hAnsi="Times New Roman" w:cs="Times New Roman"/>
        </w:rPr>
        <w:t>-family motifs in the down-regulated queries</w:t>
      </w:r>
      <w:r w:rsidR="00351825">
        <w:rPr>
          <w:rFonts w:ascii="Times New Roman" w:hAnsi="Times New Roman" w:cs="Times New Roman"/>
        </w:rPr>
        <w:t xml:space="preserve">. KLFs </w:t>
      </w:r>
      <w:r w:rsidR="00860C17">
        <w:rPr>
          <w:rFonts w:ascii="Times New Roman" w:hAnsi="Times New Roman" w:cs="Times New Roman"/>
        </w:rPr>
        <w:t xml:space="preserve">and </w:t>
      </w:r>
      <w:proofErr w:type="spellStart"/>
      <w:r w:rsidR="00860C17">
        <w:rPr>
          <w:rFonts w:ascii="Times New Roman" w:hAnsi="Times New Roman" w:cs="Times New Roman"/>
        </w:rPr>
        <w:t>Sp</w:t>
      </w:r>
      <w:proofErr w:type="spellEnd"/>
      <w:r w:rsidR="00860C17">
        <w:rPr>
          <w:rFonts w:ascii="Times New Roman" w:hAnsi="Times New Roman" w:cs="Times New Roman"/>
        </w:rPr>
        <w:t xml:space="preserve">-like factors are closely related </w:t>
      </w:r>
      <w:r w:rsidR="00351825">
        <w:rPr>
          <w:rFonts w:ascii="Times New Roman" w:hAnsi="Times New Roman" w:cs="Times New Roman"/>
        </w:rPr>
        <w:t xml:space="preserve">families of </w:t>
      </w:r>
      <w:r w:rsidR="00860C17">
        <w:rPr>
          <w:rFonts w:ascii="Times New Roman" w:hAnsi="Times New Roman" w:cs="Times New Roman"/>
        </w:rPr>
        <w:t>zinc finger proteins which are widely expressed</w:t>
      </w:r>
      <w:r w:rsidR="00351825">
        <w:rPr>
          <w:rFonts w:ascii="Times New Roman" w:hAnsi="Times New Roman" w:cs="Times New Roman"/>
        </w:rPr>
        <w:t xml:space="preserve"> and have a variety of cell regulatory functions, including growth, proliferation, differentiation and </w:t>
      </w:r>
      <w:r w:rsidR="00601596">
        <w:rPr>
          <w:rFonts w:ascii="Times New Roman" w:hAnsi="Times New Roman" w:cs="Times New Roman"/>
        </w:rPr>
        <w:t>developmental processes</w:t>
      </w:r>
      <w:r w:rsidR="00351825">
        <w:rPr>
          <w:rFonts w:ascii="Times New Roman" w:hAnsi="Times New Roman" w:cs="Times New Roman"/>
        </w:rPr>
        <w:t xml:space="preserve"> </w:t>
      </w:r>
      <w:r w:rsidR="00667E6F">
        <w:rPr>
          <w:rFonts w:ascii="Times New Roman" w:hAnsi="Times New Roman" w:cs="Times New Roman"/>
        </w:rPr>
        <w:fldChar w:fldCharType="begin"/>
      </w:r>
      <w:r w:rsidR="00667E6F">
        <w:rPr>
          <w:rFonts w:ascii="Times New Roman" w:hAnsi="Times New Roman" w:cs="Times New Roman"/>
        </w:rPr>
        <w:instrText xml:space="preserve"> ADDIN ZOTERO_ITEM CSL_CITATION {"citationID":"VSAXlevD","properties":{"formattedCitation":"(Kaczynski, Cook and Urrutia 2003)","plainCitation":"(Kaczynski, Cook and Urrutia 2003)","noteIndex":0},"citationItems":[{"id":135,"uris":["http://zotero.org/users/local/edg5ujpK/items/J35M2AMT"],"itemData":{"id":135,"type":"article-journal","abstract":"Sp1-like proteins and Krüppel-like factors (KLFs) are highly related zinc-finger proteins that are important components of the eukaryotic cellular transcriptional machinery. Members of the family have been identified in humans, frogs, worms and flies. They can function as activators or repressors depending on which promoter they bind and the coregulators with which they interact., Sp1-like proteins and Krüppel-like factors (KLFs) are highly related zinc-finger proteins that are important components of the eukaryotic cellular transcriptional machinery. By regulating the expression of a large number of genes that have GC-rich promoters, Sp1-like/KLF transcription regulators may take part in virtually all facets of cellular function, including cell proliferation, apoptosis, differentiation, and neoplastic transformation. Individual members of the Sp1-like/KLF family can function as activators or repressors depending on which promoter they bind and the coregulators with which they interact. A long-standing research aim has been to define the mechanisms by which Sp1-like factors and KLFs regulate gene expression and cellular function in a cell- and promoter-specific manner. Most members of this family have been identified in mammals, with at least 21 Sp1-like/KLF proteins encoded in the human genome, and members are also found in frogs, worms and flies. Sp1-like/KLF proteins have highly conserved carboxy-terminal zinc-finger domains that function in DNA binding. The amino terminus, containing the transcription activation domain, can vary significantly between family members.","container-title":"Genome Biology","DOI":"10.1186/gb-2003-4-2-206","ISSN":"1474-7596","issue":"2","journalAbbreviation":"Genome Biol","note":"PMID: 12620113\nPMCID: PMC151296","page":"206","source":"PubMed Central","title":"Sp1- and Krüppel-like transcription factors","volume":"4","author":[{"family":"Kaczynski","given":"Joanna"},{"family":"Cook","given":"Tiffany"},{"family":"Urrutia","given":"Raul"}],"issued":{"date-parts":[["2003"]]}}}],"schema":"https://github.com/citation-style-language/schema/raw/master/csl-citation.json"} </w:instrText>
      </w:r>
      <w:r w:rsidR="00667E6F">
        <w:rPr>
          <w:rFonts w:ascii="Times New Roman" w:hAnsi="Times New Roman" w:cs="Times New Roman"/>
        </w:rPr>
        <w:fldChar w:fldCharType="separate"/>
      </w:r>
      <w:r w:rsidR="00667E6F" w:rsidRPr="00667E6F">
        <w:rPr>
          <w:rFonts w:ascii="Times New Roman" w:hAnsi="Times New Roman" w:cs="Times New Roman"/>
        </w:rPr>
        <w:t>(Kaczynski, Cook and Urrutia 2003)</w:t>
      </w:r>
      <w:r w:rsidR="00667E6F">
        <w:rPr>
          <w:rFonts w:ascii="Times New Roman" w:hAnsi="Times New Roman" w:cs="Times New Roman"/>
        </w:rPr>
        <w:fldChar w:fldCharType="end"/>
      </w:r>
      <w:r w:rsidR="00351825">
        <w:rPr>
          <w:rFonts w:ascii="Times New Roman" w:hAnsi="Times New Roman" w:cs="Times New Roman"/>
        </w:rPr>
        <w:t xml:space="preserve">. </w:t>
      </w:r>
      <w:r w:rsidR="0086608F">
        <w:rPr>
          <w:rFonts w:ascii="Times New Roman" w:hAnsi="Times New Roman" w:cs="Times New Roman"/>
        </w:rPr>
        <w:t xml:space="preserve">KLFs have also been associated with a number of neuropsychiatric disorders, including Alzheimer’s, epilepsy and schizophrenia </w:t>
      </w:r>
      <w:r w:rsidR="00667E6F">
        <w:rPr>
          <w:rFonts w:ascii="Times New Roman" w:hAnsi="Times New Roman" w:cs="Times New Roman"/>
        </w:rPr>
        <w:fldChar w:fldCharType="begin"/>
      </w:r>
      <w:r w:rsidR="00667E6F">
        <w:rPr>
          <w:rFonts w:ascii="Times New Roman" w:hAnsi="Times New Roman" w:cs="Times New Roman"/>
        </w:rPr>
        <w:instrText xml:space="preserve"> ADDIN ZOTERO_ITEM CSL_CITATION {"citationID":"rjvcWC1A","properties":{"formattedCitation":"(Yin {\\i{}et al.} 2015; Santos {\\i{}et al.} 2024)","plainCitation":"(Yin et al. 2015; Santos et al. 2024)","noteIndex":0},"citationItems":[{"id":138,"uris":["http://zotero.org/users/local/edg5ujpK/items/FRX2UDJ4"],"itemData":{"id":138,"type":"article-journal","abstract":"Transcription factors play an important role in the pathophysiology of many neurological disorders, including stroke. In the past three decades, an increasing number of transcription factors and their related gene signaling networks have been identified, and have become a research focus in the stroke field. Krüppel-like factors (KLFs) are members of the zinc finger family of transcription factors with diverse regulatory functions in cell growth, differentiation, proliferation, migration, apoptosis, metabolism, and inflammation. KLFs are also abundantly expressed in the brain where they serve as critical regulators of neuronal development and regeneration to maintain normal brain function. Dysregulation of KLFs has been linked to various neurological disorders. Recently, there is emerging evidence that suggests KLFs have an important role in the pathogenesis of stroke and provide endogenous vaso- or neuro- protection in the brain’s response to ischemic stimuli. In this review, we summarize the basic knowledge and advancement of these transcriptional mediators in the central nervous system, highlighting the novel roles of KLFs in stroke.","container-title":"Metabolic brain disease","DOI":"10.1007/s11011-013-9468-1","ISSN":"0885-7490","issue":"2","journalAbbreviation":"Metab Brain Dis","note":"PMID: 24338065\nPMCID: PMC4113556","page":"401-410","source":"PubMed Central","title":"Krüpple-like factors in the central nervous system: novel mediators in Stroke","title-short":"Krüpple-like factors in the central nervous system","volume":"30","author":[{"family":"Yin","given":"Ke-Jie"},{"family":"Hamblin","given":"Milton"},{"family":"Fan","given":"Yanbo"},{"family":"Zhang","given":"Jifeng"},{"family":"Chen","given":"Y. Eugene"}],"issued":{"date-parts":[["2015",4]]}}},{"id":140,"uris":["http://zotero.org/users/local/edg5ujpK/items/CZJ2DEKR"],"itemData":{"id":140,"type":"article-journal","abstract":"Epilepsy is a chronic and debilitating neurological disorder, known for the occurrence of spontaneous and recurrent seizures. Despite the availability of antiseizure drugs, 30% of people with epilepsy experience uncontrolled seizures and drug resistance, evidencing that new therapeutic options are required. The process of epileptogenesis involves the development and expansion of tissue capable of generating spontaneous recurrent seizures, during which numerous events take place, namely blood-brain barrier (BBB) dysfunction, and neuroinflammation. The consequent cerebrovascular dysfunction results in a lower seizure threshold, seizure recurrence, and chronic epilepsy. This suggests that improving cerebrovascular health may interrupt the pathological cycle responsible for disease development and progression. Krüppel-like factors (KLFs) are a family of zinc-finger transcription factors, encountered in brain endothelial cells, glial cells, and neurons. KLFs are known to regulate vascular function and changes in their expression are associated with neuroinflammation and human diseases, including epilepsy. Hence, KLFs have demonstrated various roles in cerebrovascular dysfunction and epileptogenesis. This review critically discusses the purpose of KLFs in epileptogenic mechanisms and BBB dysfunction, as well as the potential of their pharmacological modulation as therapeutic approach for epilepsy treatment.","container-title":"Acta Pharmacologica Sinica","DOI":"10.1038/s41401-024-01285-w","ISSN":"1745-7254","issue":"9","journalAbbreviation":"Acta Pharmacol Sin","language":"en","license":"2024 The Author(s), under exclusive licence to Shanghai Institute of Materia Medica, Chinese Academy of Sciences and Chinese Pharmacological Society","note":"publisher: Nature Publishing Group","page":"1765-1776","source":"www.nature.com","title":"Krüppel-like factors: potential roles in blood-brain barrier dysfunction and epileptogenesis","title-short":"Krüppel-like factors","volume":"45","author":[{"family":"Santos","given":"Ana Beatriz"},{"family":"Carona","given":"Andreia"},{"family":"Ettcheto","given":"Miren"},{"family":"Camins","given":"Antoni"},{"family":"Falcão","given":"Amílcar"},{"family":"Fortuna","given":"Ana"},{"family":"Bicker","given":"Joana"}],"issued":{"date-parts":[["2024",9]]}}}],"schema":"https://github.com/citation-style-language/schema/raw/master/csl-citation.json"} </w:instrText>
      </w:r>
      <w:r w:rsidR="00667E6F">
        <w:rPr>
          <w:rFonts w:ascii="Times New Roman" w:hAnsi="Times New Roman" w:cs="Times New Roman"/>
        </w:rPr>
        <w:fldChar w:fldCharType="separate"/>
      </w:r>
      <w:r w:rsidR="00667E6F" w:rsidRPr="00667E6F">
        <w:rPr>
          <w:rFonts w:ascii="Times New Roman" w:hAnsi="Times New Roman" w:cs="Times New Roman"/>
          <w:kern w:val="0"/>
        </w:rPr>
        <w:t xml:space="preserve">(Yin </w:t>
      </w:r>
      <w:r w:rsidR="00667E6F" w:rsidRPr="00667E6F">
        <w:rPr>
          <w:rFonts w:ascii="Times New Roman" w:hAnsi="Times New Roman" w:cs="Times New Roman"/>
          <w:i/>
          <w:iCs/>
          <w:kern w:val="0"/>
        </w:rPr>
        <w:t>et al.</w:t>
      </w:r>
      <w:r w:rsidR="00667E6F" w:rsidRPr="00667E6F">
        <w:rPr>
          <w:rFonts w:ascii="Times New Roman" w:hAnsi="Times New Roman" w:cs="Times New Roman"/>
          <w:kern w:val="0"/>
        </w:rPr>
        <w:t xml:space="preserve"> 2015; Santos </w:t>
      </w:r>
      <w:r w:rsidR="00667E6F" w:rsidRPr="00667E6F">
        <w:rPr>
          <w:rFonts w:ascii="Times New Roman" w:hAnsi="Times New Roman" w:cs="Times New Roman"/>
          <w:i/>
          <w:iCs/>
          <w:kern w:val="0"/>
        </w:rPr>
        <w:t>et al.</w:t>
      </w:r>
      <w:r w:rsidR="00667E6F" w:rsidRPr="00667E6F">
        <w:rPr>
          <w:rFonts w:ascii="Times New Roman" w:hAnsi="Times New Roman" w:cs="Times New Roman"/>
          <w:kern w:val="0"/>
        </w:rPr>
        <w:t xml:space="preserve"> 2024)</w:t>
      </w:r>
      <w:r w:rsidR="00667E6F">
        <w:rPr>
          <w:rFonts w:ascii="Times New Roman" w:hAnsi="Times New Roman" w:cs="Times New Roman"/>
        </w:rPr>
        <w:fldChar w:fldCharType="end"/>
      </w:r>
      <w:r w:rsidR="00667E6F">
        <w:rPr>
          <w:rFonts w:ascii="Times New Roman" w:hAnsi="Times New Roman" w:cs="Times New Roman"/>
        </w:rPr>
        <w:t xml:space="preserve">, </w:t>
      </w:r>
      <w:r w:rsidR="0086608F">
        <w:rPr>
          <w:rFonts w:ascii="Times New Roman" w:hAnsi="Times New Roman" w:cs="Times New Roman"/>
        </w:rPr>
        <w:t xml:space="preserve">suggesting an important role in proper brain development. </w:t>
      </w:r>
      <w:r w:rsidR="00660CBD">
        <w:rPr>
          <w:rFonts w:ascii="Times New Roman" w:hAnsi="Times New Roman" w:cs="Times New Roman"/>
        </w:rPr>
        <w:t xml:space="preserve">Enrichment for several of the motifs for these transcription factors </w:t>
      </w:r>
      <w:r w:rsidR="00FC554F">
        <w:rPr>
          <w:rFonts w:ascii="Times New Roman" w:hAnsi="Times New Roman" w:cs="Times New Roman"/>
        </w:rPr>
        <w:t xml:space="preserve">in significant DEGs across all three species </w:t>
      </w:r>
      <w:r w:rsidR="00660CBD">
        <w:rPr>
          <w:rFonts w:ascii="Times New Roman" w:hAnsi="Times New Roman" w:cs="Times New Roman"/>
        </w:rPr>
        <w:t>provides evidence that they may have a role in regulating or driving the gene expression changes around birth.</w:t>
      </w:r>
    </w:p>
    <w:p w14:paraId="67940728" w14:textId="5DD2A6DE" w:rsidR="003B5EE0" w:rsidRPr="003B5EE0" w:rsidRDefault="00122D08" w:rsidP="4C5E276C">
      <w:pPr>
        <w:spacing w:line="360" w:lineRule="auto"/>
        <w:rPr>
          <w:rFonts w:ascii="Times New Roman" w:hAnsi="Times New Roman" w:cs="Times New Roman"/>
        </w:rPr>
      </w:pPr>
      <w:r>
        <w:rPr>
          <w:rFonts w:ascii="Times New Roman" w:hAnsi="Times New Roman" w:cs="Times New Roman"/>
          <w:u w:val="single"/>
        </w:rPr>
        <w:t>Differentially Expressed Genes</w:t>
      </w:r>
    </w:p>
    <w:p w14:paraId="1031DDD8" w14:textId="40162614" w:rsidR="00EC3558" w:rsidRPr="003B5EE0" w:rsidRDefault="0061775A" w:rsidP="4C5E276C">
      <w:pPr>
        <w:spacing w:line="360" w:lineRule="auto"/>
        <w:rPr>
          <w:rFonts w:ascii="Times New Roman" w:hAnsi="Times New Roman" w:cs="Times New Roman"/>
          <w:u w:val="single"/>
        </w:rPr>
      </w:pPr>
      <w:r>
        <w:rPr>
          <w:rFonts w:ascii="Times New Roman" w:hAnsi="Times New Roman" w:cs="Times New Roman"/>
        </w:rPr>
        <w:t>In an effort to more objectively measure the similarity in expression between different species and stages</w:t>
      </w:r>
      <w:r w:rsidR="007A0AFB">
        <w:rPr>
          <w:rFonts w:ascii="Times New Roman" w:hAnsi="Times New Roman" w:cs="Times New Roman"/>
        </w:rPr>
        <w:t xml:space="preserve"> </w:t>
      </w:r>
      <w:r>
        <w:rPr>
          <w:rFonts w:ascii="Times New Roman" w:hAnsi="Times New Roman" w:cs="Times New Roman"/>
        </w:rPr>
        <w:t xml:space="preserve">and provide further evidence to support the GO term enrichment findings, </w:t>
      </w:r>
      <w:r w:rsidR="007A0AFB">
        <w:rPr>
          <w:rFonts w:ascii="Times New Roman" w:hAnsi="Times New Roman" w:cs="Times New Roman"/>
        </w:rPr>
        <w:t>we sought to examine the overlap in up- and down-regulated DEGs across each comparison.</w:t>
      </w:r>
      <w:r w:rsidR="004B7A4E">
        <w:rPr>
          <w:rFonts w:ascii="Times New Roman" w:hAnsi="Times New Roman" w:cs="Times New Roman"/>
        </w:rPr>
        <w:t xml:space="preserve"> DEGs were filtered to include only the 7634 genes which were common to all datasets</w:t>
      </w:r>
      <w:r w:rsidR="00FF1CD0">
        <w:rPr>
          <w:rFonts w:ascii="Times New Roman" w:hAnsi="Times New Roman" w:cs="Times New Roman"/>
        </w:rPr>
        <w:t>,</w:t>
      </w:r>
      <w:r w:rsidR="004B7A4E">
        <w:rPr>
          <w:rFonts w:ascii="Times New Roman" w:hAnsi="Times New Roman" w:cs="Times New Roman"/>
        </w:rPr>
        <w:t xml:space="preserve"> then filtered further to include only those which were statistically significant (adjusted p-value of &lt;= 0.05) with a log2 fold change of at least </w:t>
      </w:r>
      <w:r w:rsidR="009A32E6">
        <w:rPr>
          <w:rFonts w:ascii="Times New Roman" w:hAnsi="Times New Roman" w:cs="Times New Roman"/>
        </w:rPr>
        <w:t>1 and</w:t>
      </w:r>
      <w:r w:rsidR="004B7A4E">
        <w:rPr>
          <w:rFonts w:ascii="Times New Roman" w:hAnsi="Times New Roman" w:cs="Times New Roman"/>
        </w:rPr>
        <w:t xml:space="preserve"> separated into up- and down-regulated sets for excitatory and inhibitory neurons for each comparison. This produced gene sets of differing sizes, so only the top 100 most significant genes in each set </w:t>
      </w:r>
      <w:r w:rsidR="00D36B9D">
        <w:rPr>
          <w:rFonts w:ascii="Times New Roman" w:hAnsi="Times New Roman" w:cs="Times New Roman"/>
        </w:rPr>
        <w:t>were</w:t>
      </w:r>
      <w:r w:rsidR="004B7A4E">
        <w:rPr>
          <w:rFonts w:ascii="Times New Roman" w:hAnsi="Times New Roman" w:cs="Times New Roman"/>
        </w:rPr>
        <w:t xml:space="preserve"> considered</w:t>
      </w:r>
      <w:r w:rsidR="00D36B9D">
        <w:rPr>
          <w:rFonts w:ascii="Times New Roman" w:hAnsi="Times New Roman" w:cs="Times New Roman"/>
        </w:rPr>
        <w:t xml:space="preserve"> to ensure proportions were comparable</w:t>
      </w:r>
      <w:r w:rsidR="004B7A4E">
        <w:rPr>
          <w:rFonts w:ascii="Times New Roman" w:hAnsi="Times New Roman" w:cs="Times New Roman"/>
        </w:rPr>
        <w:t xml:space="preserve">. Overlaps were then calculated as the proportion of </w:t>
      </w:r>
      <w:r w:rsidR="00D36B9D">
        <w:rPr>
          <w:rFonts w:ascii="Times New Roman" w:hAnsi="Times New Roman" w:cs="Times New Roman"/>
        </w:rPr>
        <w:t>genes common to each pair of gene sets and visualised using a heatmap (</w:t>
      </w:r>
      <w:r w:rsidR="00D36B9D" w:rsidRPr="003B5EE0">
        <w:rPr>
          <w:rFonts w:ascii="Times New Roman" w:hAnsi="Times New Roman" w:cs="Times New Roman"/>
        </w:rPr>
        <w:t xml:space="preserve">Figure </w:t>
      </w:r>
      <w:r w:rsidR="007123B7">
        <w:rPr>
          <w:rFonts w:ascii="Times New Roman" w:hAnsi="Times New Roman" w:cs="Times New Roman"/>
        </w:rPr>
        <w:t>4</w:t>
      </w:r>
      <w:r w:rsidR="003B5EE0" w:rsidRPr="003B5EE0">
        <w:rPr>
          <w:rFonts w:ascii="Times New Roman" w:hAnsi="Times New Roman" w:cs="Times New Roman"/>
        </w:rPr>
        <w:t>c</w:t>
      </w:r>
      <w:r w:rsidR="00D36B9D">
        <w:rPr>
          <w:rFonts w:ascii="Times New Roman" w:hAnsi="Times New Roman" w:cs="Times New Roman"/>
        </w:rPr>
        <w:t>). Th</w:t>
      </w:r>
      <w:r w:rsidR="00D937BB">
        <w:rPr>
          <w:rFonts w:ascii="Times New Roman" w:hAnsi="Times New Roman" w:cs="Times New Roman"/>
        </w:rPr>
        <w:t>ese</w:t>
      </w:r>
      <w:r w:rsidR="00D36B9D">
        <w:rPr>
          <w:rFonts w:ascii="Times New Roman" w:hAnsi="Times New Roman" w:cs="Times New Roman"/>
        </w:rPr>
        <w:t xml:space="preserve"> showed low overall concordance between different species and between different cell types in the same species, with a maximum overlap of 44% between down-regulated genes in the </w:t>
      </w:r>
      <w:r w:rsidR="00D36B9D">
        <w:rPr>
          <w:rFonts w:ascii="Times New Roman" w:hAnsi="Times New Roman" w:cs="Times New Roman"/>
        </w:rPr>
        <w:lastRenderedPageBreak/>
        <w:t xml:space="preserve">Herring </w:t>
      </w:r>
      <w:r w:rsidR="00D22AA2">
        <w:rPr>
          <w:rFonts w:ascii="Times New Roman" w:hAnsi="Times New Roman" w:cs="Times New Roman"/>
        </w:rPr>
        <w:t>excitatory and inhibitory neurons</w:t>
      </w:r>
      <w:r w:rsidR="00D36B9D">
        <w:rPr>
          <w:rFonts w:ascii="Times New Roman" w:hAnsi="Times New Roman" w:cs="Times New Roman"/>
        </w:rPr>
        <w:t>. Weak patterns of higher correlation can be seen between the two human datasets and between the two rodent datasets around birth, with minimal correlation across human and rodent datasets. This suggests that the genes most active in humans and rodents around birth are largely unique and there are substantial differences in the specific gene networks changing between</w:t>
      </w:r>
      <w:r w:rsidR="00432F21">
        <w:rPr>
          <w:rFonts w:ascii="Times New Roman" w:hAnsi="Times New Roman" w:cs="Times New Roman"/>
        </w:rPr>
        <w:t xml:space="preserve"> </w:t>
      </w:r>
      <w:r w:rsidR="00751F3A">
        <w:rPr>
          <w:rFonts w:ascii="Times New Roman" w:hAnsi="Times New Roman" w:cs="Times New Roman"/>
        </w:rPr>
        <w:t>the prefrontal cortex and cerebellum</w:t>
      </w:r>
      <w:r w:rsidR="00D36B9D">
        <w:rPr>
          <w:rFonts w:ascii="Times New Roman" w:hAnsi="Times New Roman" w:cs="Times New Roman"/>
        </w:rPr>
        <w:t xml:space="preserve"> in the human</w:t>
      </w:r>
      <w:r w:rsidR="007123B7">
        <w:rPr>
          <w:rFonts w:ascii="Times New Roman" w:hAnsi="Times New Roman" w:cs="Times New Roman"/>
        </w:rPr>
        <w:t xml:space="preserve"> </w:t>
      </w:r>
      <w:r w:rsidR="00D36B9D">
        <w:rPr>
          <w:rFonts w:ascii="Times New Roman" w:hAnsi="Times New Roman" w:cs="Times New Roman"/>
        </w:rPr>
        <w:t xml:space="preserve">brain and between </w:t>
      </w:r>
      <w:r w:rsidR="00751F3A">
        <w:rPr>
          <w:rFonts w:ascii="Times New Roman" w:hAnsi="Times New Roman" w:cs="Times New Roman"/>
        </w:rPr>
        <w:t>excitatory and inhibitory neurons</w:t>
      </w:r>
      <w:r w:rsidR="00D36B9D">
        <w:rPr>
          <w:rFonts w:ascii="Times New Roman" w:hAnsi="Times New Roman" w:cs="Times New Roman"/>
        </w:rPr>
        <w:t xml:space="preserve"> within each region</w:t>
      </w:r>
      <w:r w:rsidR="007C4281">
        <w:rPr>
          <w:rFonts w:ascii="Times New Roman" w:hAnsi="Times New Roman" w:cs="Times New Roman"/>
        </w:rPr>
        <w:t>, though the general functions of these networks may be similar</w:t>
      </w:r>
      <w:r w:rsidR="001F4A68">
        <w:rPr>
          <w:rFonts w:ascii="Times New Roman" w:hAnsi="Times New Roman" w:cs="Times New Roman"/>
        </w:rPr>
        <w:t>,</w:t>
      </w:r>
      <w:r w:rsidR="007C4281">
        <w:rPr>
          <w:rFonts w:ascii="Times New Roman" w:hAnsi="Times New Roman" w:cs="Times New Roman"/>
        </w:rPr>
        <w:t xml:space="preserve"> as evidenced by </w:t>
      </w:r>
      <w:r w:rsidR="00470E24">
        <w:rPr>
          <w:rFonts w:ascii="Times New Roman" w:hAnsi="Times New Roman" w:cs="Times New Roman"/>
        </w:rPr>
        <w:t xml:space="preserve">the </w:t>
      </w:r>
      <w:r w:rsidR="007C4281">
        <w:rPr>
          <w:rFonts w:ascii="Times New Roman" w:hAnsi="Times New Roman" w:cs="Times New Roman"/>
        </w:rPr>
        <w:t>GO term enrichment</w:t>
      </w:r>
      <w:r w:rsidR="00470E24">
        <w:rPr>
          <w:rFonts w:ascii="Times New Roman" w:hAnsi="Times New Roman" w:cs="Times New Roman"/>
        </w:rPr>
        <w:t xml:space="preserve"> results</w:t>
      </w:r>
      <w:r w:rsidR="00D36B9D">
        <w:rPr>
          <w:rFonts w:ascii="Times New Roman" w:hAnsi="Times New Roman" w:cs="Times New Roman"/>
        </w:rPr>
        <w:t xml:space="preserve">. </w:t>
      </w:r>
    </w:p>
    <w:p w14:paraId="5D573D9E" w14:textId="7F91481D" w:rsidR="003B5EE0" w:rsidRDefault="007123B7" w:rsidP="4C5E276C">
      <w:pPr>
        <w:spacing w:line="360" w:lineRule="auto"/>
        <w:rPr>
          <w:rFonts w:ascii="Times New Roman" w:hAnsi="Times New Roman" w:cs="Times New Roman"/>
        </w:rPr>
      </w:pPr>
      <w:r>
        <w:rPr>
          <w:rFonts w:ascii="Times New Roman" w:hAnsi="Times New Roman" w:cs="Times New Roman"/>
          <w:noProof/>
          <w:u w:val="single"/>
        </w:rPr>
        <w:drawing>
          <wp:anchor distT="0" distB="0" distL="114300" distR="114300" simplePos="0" relativeHeight="251659264" behindDoc="1" locked="0" layoutInCell="1" allowOverlap="1" wp14:anchorId="19420BCC" wp14:editId="3416FC37">
            <wp:simplePos x="0" y="0"/>
            <wp:positionH relativeFrom="column">
              <wp:posOffset>-914400</wp:posOffset>
            </wp:positionH>
            <wp:positionV relativeFrom="paragraph">
              <wp:posOffset>1300480</wp:posOffset>
            </wp:positionV>
            <wp:extent cx="7620000" cy="4436745"/>
            <wp:effectExtent l="0" t="0" r="0" b="1905"/>
            <wp:wrapTight wrapText="bothSides">
              <wp:wrapPolygon edited="0">
                <wp:start x="0" y="0"/>
                <wp:lineTo x="0" y="21517"/>
                <wp:lineTo x="21546" y="21517"/>
                <wp:lineTo x="21546" y="0"/>
                <wp:lineTo x="0" y="0"/>
              </wp:wrapPolygon>
            </wp:wrapTight>
            <wp:docPr id="105077933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779336" name="Graphic 1050779336"/>
                    <pic:cNvPicPr/>
                  </pic:nvPicPr>
                  <pic:blipFill rotWithShape="1">
                    <a:blip r:embed="rId20">
                      <a:extLst>
                        <a:ext uri="{96DAC541-7B7A-43D3-8B79-37D633B846F1}">
                          <asvg:svgBlip xmlns:asvg="http://schemas.microsoft.com/office/drawing/2016/SVG/main" r:embed="rId21"/>
                        </a:ext>
                      </a:extLst>
                    </a:blip>
                    <a:srcRect b="58828"/>
                    <a:stretch/>
                  </pic:blipFill>
                  <pic:spPr bwMode="auto">
                    <a:xfrm>
                      <a:off x="0" y="0"/>
                      <a:ext cx="7620000" cy="4436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5EE0">
        <w:rPr>
          <w:rFonts w:ascii="Times New Roman" w:hAnsi="Times New Roman" w:cs="Times New Roman"/>
          <w:b/>
          <w:bCs/>
        </w:rPr>
        <w:t xml:space="preserve">Figure </w:t>
      </w:r>
      <w:r>
        <w:rPr>
          <w:rFonts w:ascii="Times New Roman" w:hAnsi="Times New Roman" w:cs="Times New Roman"/>
          <w:b/>
          <w:bCs/>
        </w:rPr>
        <w:t>4</w:t>
      </w:r>
      <w:r w:rsidR="003B5EE0">
        <w:rPr>
          <w:rFonts w:ascii="Times New Roman" w:hAnsi="Times New Roman" w:cs="Times New Roman"/>
          <w:b/>
          <w:bCs/>
        </w:rPr>
        <w:t>:</w:t>
      </w:r>
      <w:r w:rsidR="003B5EE0">
        <w:rPr>
          <w:rFonts w:ascii="Times New Roman" w:hAnsi="Times New Roman" w:cs="Times New Roman"/>
        </w:rPr>
        <w:t xml:space="preserve"> </w:t>
      </w:r>
      <w:r w:rsidR="003B5EE0">
        <w:rPr>
          <w:rFonts w:ascii="Times New Roman" w:hAnsi="Times New Roman" w:cs="Times New Roman"/>
          <w:b/>
          <w:bCs/>
        </w:rPr>
        <w:t>a</w:t>
      </w:r>
      <w:r w:rsidR="003B5EE0">
        <w:rPr>
          <w:rFonts w:ascii="Times New Roman" w:hAnsi="Times New Roman" w:cs="Times New Roman"/>
        </w:rPr>
        <w:t xml:space="preserve"> Proportions of major cell types in each of the Sepp datasets. </w:t>
      </w:r>
      <w:r w:rsidR="003B5EE0">
        <w:rPr>
          <w:rFonts w:ascii="Times New Roman" w:hAnsi="Times New Roman" w:cs="Times New Roman"/>
          <w:b/>
          <w:bCs/>
        </w:rPr>
        <w:t xml:space="preserve">b </w:t>
      </w:r>
      <w:r w:rsidR="003B5EE0" w:rsidRPr="003B5EE0">
        <w:rPr>
          <w:rFonts w:ascii="Times New Roman" w:hAnsi="Times New Roman" w:cs="Times New Roman"/>
        </w:rPr>
        <w:t>Heatmap</w:t>
      </w:r>
      <w:r w:rsidR="003B5EE0">
        <w:rPr>
          <w:rFonts w:ascii="Times New Roman" w:hAnsi="Times New Roman" w:cs="Times New Roman"/>
          <w:b/>
          <w:bCs/>
        </w:rPr>
        <w:t xml:space="preserve"> </w:t>
      </w:r>
      <w:r w:rsidR="003B5EE0" w:rsidRPr="003B5EE0">
        <w:rPr>
          <w:rFonts w:ascii="Times New Roman" w:hAnsi="Times New Roman" w:cs="Times New Roman"/>
        </w:rPr>
        <w:t>of</w:t>
      </w:r>
      <w:r w:rsidR="003B5EE0">
        <w:rPr>
          <w:rFonts w:ascii="Times New Roman" w:hAnsi="Times New Roman" w:cs="Times New Roman"/>
          <w:b/>
          <w:bCs/>
        </w:rPr>
        <w:t xml:space="preserve"> </w:t>
      </w:r>
      <w:r w:rsidR="003B5EE0">
        <w:rPr>
          <w:rFonts w:ascii="Times New Roman" w:hAnsi="Times New Roman" w:cs="Times New Roman"/>
        </w:rPr>
        <w:t xml:space="preserve">overlaps as a proportion of the top 150 Gene Ontology terms in neuronal cells for each dataset. </w:t>
      </w:r>
      <w:r w:rsidR="003B5EE0">
        <w:rPr>
          <w:rFonts w:ascii="Times New Roman" w:hAnsi="Times New Roman" w:cs="Times New Roman"/>
          <w:b/>
          <w:bCs/>
        </w:rPr>
        <w:t xml:space="preserve">c </w:t>
      </w:r>
      <w:r w:rsidR="003B5EE0">
        <w:rPr>
          <w:rFonts w:ascii="Times New Roman" w:hAnsi="Times New Roman" w:cs="Times New Roman"/>
        </w:rPr>
        <w:t>Heatmap of overlaps as a proportion of the top 100 differentially expressed genes in neuronal cells for each dataset. For heatmaps the top half (above the middle diagonal) represents up-regulated genes, while the bottom half represents down-regulated genes.</w:t>
      </w:r>
    </w:p>
    <w:p w14:paraId="14A9DC2B" w14:textId="77777777" w:rsidR="007C4D8D" w:rsidRDefault="007C4D8D" w:rsidP="4C5E276C">
      <w:pPr>
        <w:spacing w:line="360" w:lineRule="auto"/>
        <w:rPr>
          <w:rFonts w:ascii="Times New Roman" w:hAnsi="Times New Roman" w:cs="Times New Roman"/>
        </w:rPr>
      </w:pPr>
    </w:p>
    <w:p w14:paraId="1530DD31" w14:textId="376ED397" w:rsidR="007C4D8D" w:rsidRDefault="008E5B23" w:rsidP="4C5E276C">
      <w:pPr>
        <w:spacing w:line="360" w:lineRule="auto"/>
        <w:rPr>
          <w:rFonts w:ascii="Times New Roman" w:hAnsi="Times New Roman" w:cs="Times New Roman"/>
        </w:rPr>
      </w:pPr>
      <w:r>
        <w:rPr>
          <w:rFonts w:ascii="Times New Roman" w:hAnsi="Times New Roman" w:cs="Times New Roman"/>
        </w:rPr>
        <w:t>To further investigate the possible regulatory mechanisms which may be driving changes around birth</w:t>
      </w:r>
      <w:r w:rsidR="00FF1CD0">
        <w:rPr>
          <w:rFonts w:ascii="Times New Roman" w:hAnsi="Times New Roman" w:cs="Times New Roman"/>
        </w:rPr>
        <w:t xml:space="preserve"> we took a more targeted approach and looked for conserved changes occurring </w:t>
      </w:r>
      <w:r w:rsidR="00FF1CD0">
        <w:rPr>
          <w:rFonts w:ascii="Times New Roman" w:hAnsi="Times New Roman" w:cs="Times New Roman"/>
        </w:rPr>
        <w:lastRenderedPageBreak/>
        <w:t xml:space="preserve">in genes associated with three domains: histone modification/epigenetic regulation, </w:t>
      </w:r>
      <w:r w:rsidR="00E22727">
        <w:rPr>
          <w:rFonts w:ascii="Times New Roman" w:hAnsi="Times New Roman" w:cs="Times New Roman"/>
        </w:rPr>
        <w:t xml:space="preserve">as sweeping changes in the epigenome are associated with this period </w:t>
      </w:r>
      <w:r w:rsidR="00E22727">
        <w:rPr>
          <w:rFonts w:ascii="Times New Roman" w:hAnsi="Times New Roman" w:cs="Times New Roman"/>
        </w:rPr>
        <w:fldChar w:fldCharType="begin"/>
      </w:r>
      <w:r w:rsidR="00E22727">
        <w:rPr>
          <w:rFonts w:ascii="Times New Roman" w:hAnsi="Times New Roman" w:cs="Times New Roman"/>
        </w:rPr>
        <w:instrText xml:space="preserve"> ADDIN ZOTERO_ITEM CSL_CITATION {"citationID":"UrZQrect","properties":{"formattedCitation":"(Lister {\\i{}et al.} 2013)","plainCitation":"(Lister et al. 2013)","noteIndex":0},"citationItems":[{"id":78,"uris":["http://zotero.org/users/local/edg5ujpK/items/DKH7Z985"],"itemData":{"id":78,"type":"article-journal","abstract":"DNA methylation is implicated in mammalian brain development and plasticity underlying learning and memory. We report the genome-wide composition, patterning, cell specificity, and dynamics of DNA methylation at single-base resolution in human and mouse frontal cortex throughout their lifespan. Widespread methylome reconfiguration occurs during fetal to young adult development, coincident with synaptogenesis. During this period, highly conserved non-CG methylation (mCH) accumulates in neurons, but not glia, to become the dominant form of methylation in the human neuronal genome. Moreover, we found an mCH signature that identifies genes escaping X-chromosome inactivation. Last, whole-genome single-base resolution 5-hydroxymethylcytosine (hmC) maps revealed that hmC marks fetal brain cell genomes at putative regulatory regions that are CG-demethylated and activated in the adult brain and that CG demethylation at these hmC-poised loci depends on Tet2 activity.","container-title":"Science","DOI":"10.1126/science.1237905","issue":"6146","note":"publisher: American Association for the Advancement of Science","page":"1237905","source":"science.org (Atypon)","title":"Global Epigenomic Reconfiguration During Mammalian Brain Development","volume":"341","author":[{"family":"Lister","given":"Ryan"},{"family":"Mukamel","given":"Eran A."},{"family":"Nery","given":"Joseph R."},{"family":"Urich","given":"Mark"},{"family":"Puddifoot","given":"Clare A."},{"family":"Johnson","given":"Nicholas D."},{"family":"Lucero","given":"Jacinta"},{"family":"Huang","given":"Yun"},{"family":"Dwork","given":"Andrew J."},{"family":"Schultz","given":"Matthew D."},{"family":"Yu","given":"Miao"},{"family":"Tonti-Filippini","given":"Julian"},{"family":"Heyn","given":"Holger"},{"family":"Hu","given":"Shijun"},{"family":"Wu","given":"Joseph C."},{"family":"Rao","given":"Anjana"},{"family":"Esteller","given":"Manel"},{"family":"He","given":"Chuan"},{"family":"Haghighi","given":"Fatemeh G."},{"family":"Sejnowski","given":"Terrence J."},{"family":"Behrens","given":"M. Margarita"},{"family":"Ecker","given":"Joseph R."}],"issued":{"date-parts":[["2013",8,9]]}}}],"schema":"https://github.com/citation-style-language/schema/raw/master/csl-citation.json"} </w:instrText>
      </w:r>
      <w:r w:rsidR="00E22727">
        <w:rPr>
          <w:rFonts w:ascii="Times New Roman" w:hAnsi="Times New Roman" w:cs="Times New Roman"/>
        </w:rPr>
        <w:fldChar w:fldCharType="separate"/>
      </w:r>
      <w:r w:rsidR="00E22727" w:rsidRPr="00E22727">
        <w:rPr>
          <w:rFonts w:ascii="Times New Roman" w:hAnsi="Times New Roman" w:cs="Times New Roman"/>
          <w:kern w:val="0"/>
        </w:rPr>
        <w:t xml:space="preserve">(Lister </w:t>
      </w:r>
      <w:r w:rsidR="00E22727" w:rsidRPr="00E22727">
        <w:rPr>
          <w:rFonts w:ascii="Times New Roman" w:hAnsi="Times New Roman" w:cs="Times New Roman"/>
          <w:i/>
          <w:iCs/>
          <w:kern w:val="0"/>
        </w:rPr>
        <w:t>et al.</w:t>
      </w:r>
      <w:r w:rsidR="00E22727" w:rsidRPr="00E22727">
        <w:rPr>
          <w:rFonts w:ascii="Times New Roman" w:hAnsi="Times New Roman" w:cs="Times New Roman"/>
          <w:kern w:val="0"/>
        </w:rPr>
        <w:t xml:space="preserve"> 2013)</w:t>
      </w:r>
      <w:r w:rsidR="00E22727">
        <w:rPr>
          <w:rFonts w:ascii="Times New Roman" w:hAnsi="Times New Roman" w:cs="Times New Roman"/>
        </w:rPr>
        <w:fldChar w:fldCharType="end"/>
      </w:r>
      <w:r w:rsidR="00E22727">
        <w:rPr>
          <w:rFonts w:ascii="Times New Roman" w:hAnsi="Times New Roman" w:cs="Times New Roman"/>
        </w:rPr>
        <w:t xml:space="preserve">, </w:t>
      </w:r>
      <w:r w:rsidR="00FF1CD0">
        <w:rPr>
          <w:rFonts w:ascii="Times New Roman" w:hAnsi="Times New Roman" w:cs="Times New Roman"/>
        </w:rPr>
        <w:t>oxygenation/response to oxygen species</w:t>
      </w:r>
      <w:r w:rsidR="00E22727">
        <w:rPr>
          <w:rFonts w:ascii="Times New Roman" w:hAnsi="Times New Roman" w:cs="Times New Roman"/>
        </w:rPr>
        <w:t>, due to the transition from the prenatal to postnatal environment</w:t>
      </w:r>
      <w:r w:rsidR="00FF1CD0">
        <w:rPr>
          <w:rFonts w:ascii="Times New Roman" w:hAnsi="Times New Roman" w:cs="Times New Roman"/>
        </w:rPr>
        <w:t>, and transcription factors</w:t>
      </w:r>
      <w:r w:rsidR="00E22727">
        <w:rPr>
          <w:rFonts w:ascii="Times New Roman" w:hAnsi="Times New Roman" w:cs="Times New Roman"/>
        </w:rPr>
        <w:t>, which are the primary effectors of genetic change</w:t>
      </w:r>
      <w:r w:rsidR="007B2E4D">
        <w:rPr>
          <w:rFonts w:ascii="Times New Roman" w:hAnsi="Times New Roman" w:cs="Times New Roman"/>
        </w:rPr>
        <w:t xml:space="preserve">. </w:t>
      </w:r>
      <w:r w:rsidR="007C4D8D">
        <w:rPr>
          <w:rFonts w:ascii="Times New Roman" w:hAnsi="Times New Roman" w:cs="Times New Roman"/>
        </w:rPr>
        <w:t>Results for each domain, separated by time point, broad neuronal cell type and direction of change for each dataset are provided in Supplementary Tables 4, 5 and 6.</w:t>
      </w:r>
    </w:p>
    <w:tbl>
      <w:tblPr>
        <w:tblStyle w:val="PlainTable5"/>
        <w:tblpPr w:leftFromText="180" w:rightFromText="180" w:vertAnchor="text" w:horzAnchor="margin" w:tblpXSpec="center" w:tblpY="2302"/>
        <w:tblW w:w="11338" w:type="dxa"/>
        <w:tblLook w:val="04A0" w:firstRow="1" w:lastRow="0" w:firstColumn="1" w:lastColumn="0" w:noHBand="0" w:noVBand="1"/>
      </w:tblPr>
      <w:tblGrid>
        <w:gridCol w:w="2131"/>
        <w:gridCol w:w="1776"/>
        <w:gridCol w:w="1775"/>
        <w:gridCol w:w="5656"/>
      </w:tblGrid>
      <w:tr w:rsidR="007C4D8D" w:rsidRPr="00761D64" w14:paraId="399E2C4A" w14:textId="77777777" w:rsidTr="007C4D8D">
        <w:trPr>
          <w:cnfStyle w:val="100000000000" w:firstRow="1" w:lastRow="0" w:firstColumn="0" w:lastColumn="0" w:oddVBand="0" w:evenVBand="0" w:oddHBand="0" w:evenHBand="0" w:firstRowFirstColumn="0" w:firstRowLastColumn="0" w:lastRowFirstColumn="0" w:lastRowLastColumn="0"/>
          <w:trHeight w:val="740"/>
        </w:trPr>
        <w:tc>
          <w:tcPr>
            <w:cnfStyle w:val="001000000100" w:firstRow="0" w:lastRow="0" w:firstColumn="1" w:lastColumn="0" w:oddVBand="0" w:evenVBand="0" w:oddHBand="0" w:evenHBand="0" w:firstRowFirstColumn="1" w:firstRowLastColumn="0" w:lastRowFirstColumn="0" w:lastRowLastColumn="0"/>
            <w:tcW w:w="2131" w:type="dxa"/>
            <w:vAlign w:val="center"/>
          </w:tcPr>
          <w:p w14:paraId="34B8586B" w14:textId="77777777" w:rsidR="007C4D8D" w:rsidRPr="002E50AC" w:rsidRDefault="007C4D8D" w:rsidP="007C4D8D">
            <w:pPr>
              <w:spacing w:line="360" w:lineRule="auto"/>
              <w:jc w:val="center"/>
              <w:rPr>
                <w:rFonts w:ascii="Times New Roman" w:hAnsi="Times New Roman" w:cs="Times New Roman"/>
                <w:i w:val="0"/>
                <w:iCs w:val="0"/>
                <w:sz w:val="24"/>
              </w:rPr>
            </w:pPr>
            <w:r w:rsidRPr="002E50AC">
              <w:rPr>
                <w:rFonts w:ascii="Times New Roman" w:hAnsi="Times New Roman" w:cs="Times New Roman"/>
                <w:i w:val="0"/>
                <w:iCs w:val="0"/>
                <w:sz w:val="24"/>
              </w:rPr>
              <w:t>Gene Symbol</w:t>
            </w:r>
          </w:p>
        </w:tc>
        <w:tc>
          <w:tcPr>
            <w:tcW w:w="1776" w:type="dxa"/>
            <w:vAlign w:val="center"/>
          </w:tcPr>
          <w:p w14:paraId="1F24D8EA" w14:textId="77777777" w:rsidR="007C4D8D" w:rsidRPr="002E50AC" w:rsidRDefault="007C4D8D" w:rsidP="007C4D8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4"/>
              </w:rPr>
            </w:pPr>
            <w:r w:rsidRPr="002E50AC">
              <w:rPr>
                <w:rFonts w:ascii="Times New Roman" w:hAnsi="Times New Roman" w:cs="Times New Roman"/>
                <w:i w:val="0"/>
                <w:iCs w:val="0"/>
                <w:sz w:val="24"/>
              </w:rPr>
              <w:t>Cell type</w:t>
            </w:r>
          </w:p>
        </w:tc>
        <w:tc>
          <w:tcPr>
            <w:tcW w:w="1775" w:type="dxa"/>
            <w:vAlign w:val="center"/>
          </w:tcPr>
          <w:p w14:paraId="63A24CE4" w14:textId="77777777" w:rsidR="007C4D8D" w:rsidRPr="002E50AC" w:rsidRDefault="007C4D8D" w:rsidP="007C4D8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4"/>
              </w:rPr>
            </w:pPr>
            <w:r w:rsidRPr="002E50AC">
              <w:rPr>
                <w:rFonts w:ascii="Times New Roman" w:hAnsi="Times New Roman" w:cs="Times New Roman"/>
                <w:i w:val="0"/>
                <w:iCs w:val="0"/>
                <w:sz w:val="24"/>
              </w:rPr>
              <w:t>Direction of Change</w:t>
            </w:r>
          </w:p>
        </w:tc>
        <w:tc>
          <w:tcPr>
            <w:tcW w:w="5656" w:type="dxa"/>
            <w:vAlign w:val="center"/>
          </w:tcPr>
          <w:p w14:paraId="646CB665" w14:textId="77777777" w:rsidR="007C4D8D" w:rsidRPr="002E50AC" w:rsidRDefault="007C4D8D" w:rsidP="007C4D8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4"/>
              </w:rPr>
            </w:pPr>
            <w:r w:rsidRPr="002E50AC">
              <w:rPr>
                <w:rFonts w:ascii="Times New Roman" w:hAnsi="Times New Roman" w:cs="Times New Roman"/>
                <w:i w:val="0"/>
                <w:iCs w:val="0"/>
                <w:sz w:val="24"/>
              </w:rPr>
              <w:t>Function</w:t>
            </w:r>
          </w:p>
        </w:tc>
      </w:tr>
      <w:tr w:rsidR="007C4D8D" w14:paraId="675255BC" w14:textId="77777777" w:rsidTr="007C4D8D">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131" w:type="dxa"/>
          </w:tcPr>
          <w:p w14:paraId="0415E66F" w14:textId="77777777" w:rsidR="007C4D8D" w:rsidRPr="002E50AC" w:rsidRDefault="007C4D8D" w:rsidP="007C4D8D">
            <w:pPr>
              <w:spacing w:line="360" w:lineRule="auto"/>
              <w:jc w:val="center"/>
              <w:rPr>
                <w:rFonts w:ascii="Times New Roman" w:hAnsi="Times New Roman" w:cs="Times New Roman"/>
                <w:i w:val="0"/>
                <w:iCs w:val="0"/>
                <w:sz w:val="24"/>
              </w:rPr>
            </w:pPr>
            <w:r w:rsidRPr="002E50AC">
              <w:rPr>
                <w:rFonts w:ascii="Times New Roman" w:hAnsi="Times New Roman" w:cs="Times New Roman"/>
                <w:i w:val="0"/>
                <w:iCs w:val="0"/>
                <w:sz w:val="24"/>
              </w:rPr>
              <w:t>NAT8L</w:t>
            </w:r>
          </w:p>
        </w:tc>
        <w:tc>
          <w:tcPr>
            <w:tcW w:w="1776" w:type="dxa"/>
          </w:tcPr>
          <w:p w14:paraId="5735D1BE" w14:textId="77777777" w:rsidR="007C4D8D" w:rsidRPr="002E50AC"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E50AC">
              <w:rPr>
                <w:rFonts w:ascii="Times New Roman" w:hAnsi="Times New Roman" w:cs="Times New Roman"/>
              </w:rPr>
              <w:t>IN</w:t>
            </w:r>
          </w:p>
        </w:tc>
        <w:tc>
          <w:tcPr>
            <w:tcW w:w="1775" w:type="dxa"/>
          </w:tcPr>
          <w:p w14:paraId="46BC4050" w14:textId="77777777" w:rsidR="007C4D8D" w:rsidRPr="002E50AC"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E50AC">
              <w:rPr>
                <w:rFonts w:ascii="Times New Roman" w:hAnsi="Times New Roman" w:cs="Times New Roman"/>
              </w:rPr>
              <w:t>Up</w:t>
            </w:r>
          </w:p>
        </w:tc>
        <w:tc>
          <w:tcPr>
            <w:tcW w:w="5656" w:type="dxa"/>
          </w:tcPr>
          <w:p w14:paraId="3EFC122E" w14:textId="77777777" w:rsidR="007C4D8D" w:rsidRPr="002E50AC"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E50AC">
              <w:rPr>
                <w:rFonts w:ascii="Times New Roman" w:hAnsi="Times New Roman" w:cs="Times New Roman"/>
              </w:rPr>
              <w:t>Enzyme involved in synthesis of N-</w:t>
            </w:r>
            <w:proofErr w:type="spellStart"/>
            <w:r w:rsidRPr="002E50AC">
              <w:rPr>
                <w:rFonts w:ascii="Times New Roman" w:hAnsi="Times New Roman" w:cs="Times New Roman"/>
              </w:rPr>
              <w:t>acetylaspartate</w:t>
            </w:r>
            <w:proofErr w:type="spellEnd"/>
            <w:r w:rsidRPr="002E50AC">
              <w:rPr>
                <w:rFonts w:ascii="Times New Roman" w:hAnsi="Times New Roman" w:cs="Times New Roman"/>
              </w:rPr>
              <w:t xml:space="preserve"> acid</w:t>
            </w:r>
            <w:r>
              <w:rPr>
                <w:rFonts w:ascii="Times New Roman" w:hAnsi="Times New Roman" w:cs="Times New Roman"/>
              </w:rPr>
              <w:t xml:space="preserve">, </w:t>
            </w:r>
            <w:r w:rsidRPr="00DD3372">
              <w:rPr>
                <w:rFonts w:ascii="Times New Roman" w:hAnsi="Times New Roman" w:cs="Times New Roman"/>
              </w:rPr>
              <w:t>a prominent CNS metabolite implicated in a wide range of neurological disorders</w:t>
            </w:r>
          </w:p>
        </w:tc>
      </w:tr>
      <w:tr w:rsidR="007C4D8D" w14:paraId="54F4AB13" w14:textId="77777777" w:rsidTr="007C4D8D">
        <w:trPr>
          <w:trHeight w:val="441"/>
        </w:trPr>
        <w:tc>
          <w:tcPr>
            <w:cnfStyle w:val="001000000000" w:firstRow="0" w:lastRow="0" w:firstColumn="1" w:lastColumn="0" w:oddVBand="0" w:evenVBand="0" w:oddHBand="0" w:evenHBand="0" w:firstRowFirstColumn="0" w:firstRowLastColumn="0" w:lastRowFirstColumn="0" w:lastRowLastColumn="0"/>
            <w:tcW w:w="2131" w:type="dxa"/>
          </w:tcPr>
          <w:p w14:paraId="5CB00422" w14:textId="77777777" w:rsidR="007C4D8D" w:rsidRPr="002E50AC" w:rsidRDefault="007C4D8D" w:rsidP="007C4D8D">
            <w:pPr>
              <w:spacing w:line="360" w:lineRule="auto"/>
              <w:jc w:val="center"/>
              <w:rPr>
                <w:rFonts w:ascii="Times New Roman" w:hAnsi="Times New Roman" w:cs="Times New Roman"/>
                <w:i w:val="0"/>
                <w:iCs w:val="0"/>
                <w:sz w:val="24"/>
              </w:rPr>
            </w:pPr>
            <w:r w:rsidRPr="002E50AC">
              <w:rPr>
                <w:rFonts w:ascii="Times New Roman" w:hAnsi="Times New Roman" w:cs="Times New Roman"/>
                <w:i w:val="0"/>
                <w:iCs w:val="0"/>
                <w:sz w:val="24"/>
              </w:rPr>
              <w:t>TRIM37</w:t>
            </w:r>
          </w:p>
        </w:tc>
        <w:tc>
          <w:tcPr>
            <w:tcW w:w="1776" w:type="dxa"/>
          </w:tcPr>
          <w:p w14:paraId="679B6956" w14:textId="77777777" w:rsidR="007C4D8D" w:rsidRPr="002E50AC"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E50AC">
              <w:rPr>
                <w:rFonts w:ascii="Times New Roman" w:hAnsi="Times New Roman" w:cs="Times New Roman"/>
              </w:rPr>
              <w:t>IN</w:t>
            </w:r>
          </w:p>
        </w:tc>
        <w:tc>
          <w:tcPr>
            <w:tcW w:w="1775" w:type="dxa"/>
          </w:tcPr>
          <w:p w14:paraId="5024F20A" w14:textId="77777777" w:rsidR="007C4D8D" w:rsidRPr="002E50AC"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E50AC">
              <w:rPr>
                <w:rFonts w:ascii="Times New Roman" w:hAnsi="Times New Roman" w:cs="Times New Roman"/>
              </w:rPr>
              <w:t>Up</w:t>
            </w:r>
          </w:p>
        </w:tc>
        <w:tc>
          <w:tcPr>
            <w:tcW w:w="5656" w:type="dxa"/>
          </w:tcPr>
          <w:p w14:paraId="346655C1" w14:textId="77777777" w:rsidR="007C4D8D" w:rsidRPr="002E50AC"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E50AC">
              <w:rPr>
                <w:rFonts w:ascii="Times New Roman" w:hAnsi="Times New Roman" w:cs="Times New Roman"/>
              </w:rPr>
              <w:t>Epigenetic repressor of positive regulators for centriole reduplication</w:t>
            </w:r>
          </w:p>
        </w:tc>
      </w:tr>
      <w:tr w:rsidR="007C4D8D" w14:paraId="2A4614C0" w14:textId="77777777" w:rsidTr="007C4D8D">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131" w:type="dxa"/>
          </w:tcPr>
          <w:p w14:paraId="4953C933" w14:textId="77777777" w:rsidR="007C4D8D" w:rsidRPr="002E50AC" w:rsidRDefault="007C4D8D" w:rsidP="007C4D8D">
            <w:pPr>
              <w:spacing w:line="360" w:lineRule="auto"/>
              <w:jc w:val="center"/>
              <w:rPr>
                <w:rFonts w:ascii="Times New Roman" w:hAnsi="Times New Roman" w:cs="Times New Roman"/>
                <w:i w:val="0"/>
                <w:iCs w:val="0"/>
                <w:sz w:val="24"/>
              </w:rPr>
            </w:pPr>
            <w:r w:rsidRPr="002E50AC">
              <w:rPr>
                <w:rFonts w:ascii="Times New Roman" w:hAnsi="Times New Roman" w:cs="Times New Roman"/>
                <w:i w:val="0"/>
                <w:iCs w:val="0"/>
                <w:sz w:val="24"/>
              </w:rPr>
              <w:t>BHLHE41</w:t>
            </w:r>
          </w:p>
        </w:tc>
        <w:tc>
          <w:tcPr>
            <w:tcW w:w="1776" w:type="dxa"/>
          </w:tcPr>
          <w:p w14:paraId="2E5A8671" w14:textId="77777777" w:rsidR="007C4D8D" w:rsidRPr="002E50AC"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E50AC">
              <w:rPr>
                <w:rFonts w:ascii="Times New Roman" w:hAnsi="Times New Roman" w:cs="Times New Roman"/>
              </w:rPr>
              <w:t>IN</w:t>
            </w:r>
          </w:p>
        </w:tc>
        <w:tc>
          <w:tcPr>
            <w:tcW w:w="1775" w:type="dxa"/>
          </w:tcPr>
          <w:p w14:paraId="61E45984" w14:textId="77777777" w:rsidR="007C4D8D" w:rsidRPr="002E50AC"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E50AC">
              <w:rPr>
                <w:rFonts w:ascii="Times New Roman" w:hAnsi="Times New Roman" w:cs="Times New Roman"/>
              </w:rPr>
              <w:t>Up</w:t>
            </w:r>
          </w:p>
        </w:tc>
        <w:tc>
          <w:tcPr>
            <w:tcW w:w="5656" w:type="dxa"/>
          </w:tcPr>
          <w:p w14:paraId="104B0D33" w14:textId="77777777" w:rsidR="007C4D8D" w:rsidRPr="002E50AC"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ranscriptional repressor involved in regulating circadian rhythm and cell differentiation </w:t>
            </w:r>
          </w:p>
        </w:tc>
      </w:tr>
      <w:tr w:rsidR="007C4D8D" w14:paraId="68633FFE" w14:textId="77777777" w:rsidTr="007C4D8D">
        <w:trPr>
          <w:trHeight w:val="441"/>
        </w:trPr>
        <w:tc>
          <w:tcPr>
            <w:cnfStyle w:val="001000000000" w:firstRow="0" w:lastRow="0" w:firstColumn="1" w:lastColumn="0" w:oddVBand="0" w:evenVBand="0" w:oddHBand="0" w:evenHBand="0" w:firstRowFirstColumn="0" w:firstRowLastColumn="0" w:lastRowFirstColumn="0" w:lastRowLastColumn="0"/>
            <w:tcW w:w="2131" w:type="dxa"/>
          </w:tcPr>
          <w:p w14:paraId="5D96DE91" w14:textId="77777777" w:rsidR="007C4D8D" w:rsidRPr="002E50AC" w:rsidRDefault="007C4D8D" w:rsidP="007C4D8D">
            <w:pPr>
              <w:spacing w:line="360" w:lineRule="auto"/>
              <w:jc w:val="center"/>
              <w:rPr>
                <w:rFonts w:ascii="Times New Roman" w:hAnsi="Times New Roman" w:cs="Times New Roman"/>
                <w:i w:val="0"/>
                <w:iCs w:val="0"/>
                <w:sz w:val="24"/>
              </w:rPr>
            </w:pPr>
            <w:r>
              <w:rPr>
                <w:rFonts w:ascii="Times New Roman" w:hAnsi="Times New Roman" w:cs="Times New Roman"/>
                <w:i w:val="0"/>
                <w:iCs w:val="0"/>
                <w:sz w:val="24"/>
              </w:rPr>
              <w:t>RYR2</w:t>
            </w:r>
          </w:p>
        </w:tc>
        <w:tc>
          <w:tcPr>
            <w:tcW w:w="1776" w:type="dxa"/>
          </w:tcPr>
          <w:p w14:paraId="7FE55230" w14:textId="77777777" w:rsidR="007C4D8D" w:rsidRPr="002E50AC"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N</w:t>
            </w:r>
          </w:p>
        </w:tc>
        <w:tc>
          <w:tcPr>
            <w:tcW w:w="1775" w:type="dxa"/>
          </w:tcPr>
          <w:p w14:paraId="1B8F02C3" w14:textId="77777777" w:rsidR="007C4D8D" w:rsidRPr="002E50AC"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w:t>
            </w:r>
          </w:p>
        </w:tc>
        <w:tc>
          <w:tcPr>
            <w:tcW w:w="5656" w:type="dxa"/>
          </w:tcPr>
          <w:p w14:paraId="5869A81D" w14:textId="77777777" w:rsidR="007C4D8D" w:rsidRPr="002E50AC"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lcium channel required for calcium ion homeostasis</w:t>
            </w:r>
          </w:p>
        </w:tc>
      </w:tr>
      <w:tr w:rsidR="007C4D8D" w14:paraId="234D1A04" w14:textId="77777777" w:rsidTr="007C4D8D">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131" w:type="dxa"/>
          </w:tcPr>
          <w:p w14:paraId="429ADCD9" w14:textId="77777777" w:rsidR="007C4D8D" w:rsidRPr="002E50AC" w:rsidRDefault="007C4D8D" w:rsidP="007C4D8D">
            <w:pPr>
              <w:spacing w:line="360" w:lineRule="auto"/>
              <w:jc w:val="center"/>
              <w:rPr>
                <w:rFonts w:ascii="Times New Roman" w:hAnsi="Times New Roman" w:cs="Times New Roman"/>
                <w:i w:val="0"/>
                <w:iCs w:val="0"/>
                <w:sz w:val="24"/>
              </w:rPr>
            </w:pPr>
            <w:r>
              <w:rPr>
                <w:rFonts w:ascii="Times New Roman" w:hAnsi="Times New Roman" w:cs="Times New Roman"/>
                <w:i w:val="0"/>
                <w:iCs w:val="0"/>
                <w:sz w:val="24"/>
              </w:rPr>
              <w:t>PTPRK</w:t>
            </w:r>
          </w:p>
        </w:tc>
        <w:tc>
          <w:tcPr>
            <w:tcW w:w="1776" w:type="dxa"/>
          </w:tcPr>
          <w:p w14:paraId="4A17480C" w14:textId="77777777" w:rsidR="007C4D8D" w:rsidRPr="002E50AC"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w:t>
            </w:r>
          </w:p>
        </w:tc>
        <w:tc>
          <w:tcPr>
            <w:tcW w:w="1775" w:type="dxa"/>
          </w:tcPr>
          <w:p w14:paraId="7A33DEAE" w14:textId="77777777" w:rsidR="007C4D8D" w:rsidRPr="002E50AC"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p</w:t>
            </w:r>
          </w:p>
        </w:tc>
        <w:tc>
          <w:tcPr>
            <w:tcW w:w="5656" w:type="dxa"/>
          </w:tcPr>
          <w:p w14:paraId="32F2AFC0" w14:textId="77777777" w:rsidR="007C4D8D" w:rsidRPr="002E50AC"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ignalling molecule which regulates cell growth, differentiation and mitotic cycle</w:t>
            </w:r>
          </w:p>
        </w:tc>
      </w:tr>
      <w:tr w:rsidR="007C4D8D" w14:paraId="3396F57C" w14:textId="77777777" w:rsidTr="007C4D8D">
        <w:trPr>
          <w:trHeight w:val="453"/>
        </w:trPr>
        <w:tc>
          <w:tcPr>
            <w:cnfStyle w:val="001000000000" w:firstRow="0" w:lastRow="0" w:firstColumn="1" w:lastColumn="0" w:oddVBand="0" w:evenVBand="0" w:oddHBand="0" w:evenHBand="0" w:firstRowFirstColumn="0" w:firstRowLastColumn="0" w:lastRowFirstColumn="0" w:lastRowLastColumn="0"/>
            <w:tcW w:w="2131" w:type="dxa"/>
          </w:tcPr>
          <w:p w14:paraId="5FEBC6F2" w14:textId="77777777" w:rsidR="007C4D8D" w:rsidRPr="000C4322" w:rsidRDefault="007C4D8D" w:rsidP="007C4D8D">
            <w:pPr>
              <w:spacing w:line="360" w:lineRule="auto"/>
              <w:jc w:val="center"/>
              <w:rPr>
                <w:rFonts w:ascii="Times New Roman" w:hAnsi="Times New Roman" w:cs="Times New Roman"/>
                <w:i w:val="0"/>
                <w:iCs w:val="0"/>
                <w:sz w:val="24"/>
              </w:rPr>
            </w:pPr>
            <w:r w:rsidRPr="000C4322">
              <w:rPr>
                <w:rFonts w:ascii="Times New Roman" w:hAnsi="Times New Roman" w:cs="Times New Roman"/>
                <w:i w:val="0"/>
                <w:iCs w:val="0"/>
                <w:sz w:val="24"/>
              </w:rPr>
              <w:t>GRIN1</w:t>
            </w:r>
          </w:p>
        </w:tc>
        <w:tc>
          <w:tcPr>
            <w:tcW w:w="1776" w:type="dxa"/>
          </w:tcPr>
          <w:p w14:paraId="733C144B" w14:textId="77777777" w:rsidR="007C4D8D" w:rsidRPr="000C4322"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w:t>
            </w:r>
          </w:p>
        </w:tc>
        <w:tc>
          <w:tcPr>
            <w:tcW w:w="1775" w:type="dxa"/>
          </w:tcPr>
          <w:p w14:paraId="62E36E0A" w14:textId="77777777" w:rsidR="007C4D8D" w:rsidRPr="000C4322"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w:t>
            </w:r>
          </w:p>
        </w:tc>
        <w:tc>
          <w:tcPr>
            <w:tcW w:w="5656" w:type="dxa"/>
          </w:tcPr>
          <w:p w14:paraId="4A016BF2" w14:textId="77777777" w:rsidR="007C4D8D" w:rsidRPr="000C4322"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w:t>
            </w:r>
            <w:r w:rsidRPr="000C4322">
              <w:rPr>
                <w:rFonts w:ascii="Times New Roman" w:hAnsi="Times New Roman" w:cs="Times New Roman"/>
              </w:rPr>
              <w:t>ubunit for a family of glutamate receptor channels involved in synaptic plasticity, linked to learning and memory</w:t>
            </w:r>
          </w:p>
        </w:tc>
      </w:tr>
      <w:tr w:rsidR="007C4D8D" w14:paraId="5F3055E7" w14:textId="77777777" w:rsidTr="007C4D8D">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131" w:type="dxa"/>
          </w:tcPr>
          <w:p w14:paraId="41547654" w14:textId="77777777" w:rsidR="007C4D8D" w:rsidRPr="000C4322" w:rsidRDefault="007C4D8D" w:rsidP="007C4D8D">
            <w:pPr>
              <w:spacing w:line="360" w:lineRule="auto"/>
              <w:jc w:val="center"/>
              <w:rPr>
                <w:rFonts w:ascii="Times New Roman" w:hAnsi="Times New Roman" w:cs="Times New Roman"/>
                <w:i w:val="0"/>
                <w:iCs w:val="0"/>
                <w:sz w:val="24"/>
              </w:rPr>
            </w:pPr>
            <w:r>
              <w:rPr>
                <w:rFonts w:ascii="Times New Roman" w:hAnsi="Times New Roman" w:cs="Times New Roman"/>
                <w:i w:val="0"/>
                <w:iCs w:val="0"/>
                <w:sz w:val="24"/>
              </w:rPr>
              <w:t>ADCY8</w:t>
            </w:r>
          </w:p>
        </w:tc>
        <w:tc>
          <w:tcPr>
            <w:tcW w:w="1776" w:type="dxa"/>
          </w:tcPr>
          <w:p w14:paraId="604C5E03" w14:textId="77777777" w:rsidR="007C4D8D" w:rsidRPr="000C4322"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w:t>
            </w:r>
          </w:p>
        </w:tc>
        <w:tc>
          <w:tcPr>
            <w:tcW w:w="1775" w:type="dxa"/>
          </w:tcPr>
          <w:p w14:paraId="6CBF8FB3" w14:textId="77777777" w:rsidR="007C4D8D" w:rsidRPr="000C4322"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p</w:t>
            </w:r>
          </w:p>
        </w:tc>
        <w:tc>
          <w:tcPr>
            <w:tcW w:w="5656" w:type="dxa"/>
          </w:tcPr>
          <w:p w14:paraId="0BF8B47A" w14:textId="77777777" w:rsidR="007C4D8D" w:rsidRPr="000C4322"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Enzyme involved in cAMP pathway which regulates synaptic plasticity</w:t>
            </w:r>
          </w:p>
        </w:tc>
      </w:tr>
      <w:tr w:rsidR="007C4D8D" w14:paraId="176BF537" w14:textId="77777777" w:rsidTr="007C4D8D">
        <w:trPr>
          <w:trHeight w:val="453"/>
        </w:trPr>
        <w:tc>
          <w:tcPr>
            <w:cnfStyle w:val="001000000000" w:firstRow="0" w:lastRow="0" w:firstColumn="1" w:lastColumn="0" w:oddVBand="0" w:evenVBand="0" w:oddHBand="0" w:evenHBand="0" w:firstRowFirstColumn="0" w:firstRowLastColumn="0" w:lastRowFirstColumn="0" w:lastRowLastColumn="0"/>
            <w:tcW w:w="2131" w:type="dxa"/>
          </w:tcPr>
          <w:p w14:paraId="5C5C77DA" w14:textId="77777777" w:rsidR="007C4D8D" w:rsidRPr="000C4322" w:rsidRDefault="007C4D8D" w:rsidP="007C4D8D">
            <w:pPr>
              <w:spacing w:line="360" w:lineRule="auto"/>
              <w:jc w:val="center"/>
              <w:rPr>
                <w:rFonts w:ascii="Times New Roman" w:hAnsi="Times New Roman" w:cs="Times New Roman"/>
                <w:i w:val="0"/>
                <w:iCs w:val="0"/>
                <w:sz w:val="24"/>
              </w:rPr>
            </w:pPr>
            <w:r>
              <w:rPr>
                <w:rFonts w:ascii="Times New Roman" w:hAnsi="Times New Roman" w:cs="Times New Roman"/>
                <w:i w:val="0"/>
                <w:iCs w:val="0"/>
                <w:sz w:val="24"/>
              </w:rPr>
              <w:t>MEIS2</w:t>
            </w:r>
          </w:p>
        </w:tc>
        <w:tc>
          <w:tcPr>
            <w:tcW w:w="1776" w:type="dxa"/>
          </w:tcPr>
          <w:p w14:paraId="626EC67A" w14:textId="77777777" w:rsidR="007C4D8D" w:rsidRPr="000C4322"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N</w:t>
            </w:r>
          </w:p>
        </w:tc>
        <w:tc>
          <w:tcPr>
            <w:tcW w:w="1775" w:type="dxa"/>
          </w:tcPr>
          <w:p w14:paraId="4EC11FD2" w14:textId="77777777" w:rsidR="007C4D8D" w:rsidRPr="000C4322"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own</w:t>
            </w:r>
          </w:p>
        </w:tc>
        <w:tc>
          <w:tcPr>
            <w:tcW w:w="5656" w:type="dxa"/>
          </w:tcPr>
          <w:p w14:paraId="61EE8B89" w14:textId="77777777" w:rsidR="007C4D8D" w:rsidRPr="000C4322" w:rsidRDefault="007C4D8D" w:rsidP="007C4D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ranscriptional regulator, member of the TALE family which are important in developmental programs</w:t>
            </w:r>
          </w:p>
        </w:tc>
      </w:tr>
      <w:tr w:rsidR="007C4D8D" w14:paraId="51123491" w14:textId="77777777" w:rsidTr="007C4D8D">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131" w:type="dxa"/>
          </w:tcPr>
          <w:p w14:paraId="23AB0EC8" w14:textId="77777777" w:rsidR="007C4D8D" w:rsidRPr="000C4322" w:rsidRDefault="007C4D8D" w:rsidP="007C4D8D">
            <w:pPr>
              <w:spacing w:line="360" w:lineRule="auto"/>
              <w:jc w:val="center"/>
              <w:rPr>
                <w:rFonts w:ascii="Times New Roman" w:hAnsi="Times New Roman" w:cs="Times New Roman"/>
                <w:i w:val="0"/>
                <w:iCs w:val="0"/>
                <w:sz w:val="24"/>
              </w:rPr>
            </w:pPr>
            <w:r>
              <w:rPr>
                <w:rFonts w:ascii="Times New Roman" w:hAnsi="Times New Roman" w:cs="Times New Roman"/>
                <w:i w:val="0"/>
                <w:iCs w:val="0"/>
                <w:sz w:val="24"/>
              </w:rPr>
              <w:t>RFX4</w:t>
            </w:r>
          </w:p>
        </w:tc>
        <w:tc>
          <w:tcPr>
            <w:tcW w:w="1776" w:type="dxa"/>
          </w:tcPr>
          <w:p w14:paraId="7462D34A" w14:textId="77777777" w:rsidR="007C4D8D" w:rsidRPr="000C4322"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w:t>
            </w:r>
          </w:p>
        </w:tc>
        <w:tc>
          <w:tcPr>
            <w:tcW w:w="1775" w:type="dxa"/>
          </w:tcPr>
          <w:p w14:paraId="0E50A669" w14:textId="77777777" w:rsidR="007C4D8D" w:rsidRPr="000C4322"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own</w:t>
            </w:r>
          </w:p>
        </w:tc>
        <w:tc>
          <w:tcPr>
            <w:tcW w:w="5656" w:type="dxa"/>
          </w:tcPr>
          <w:p w14:paraId="470CCC9B" w14:textId="77777777" w:rsidR="007C4D8D" w:rsidRPr="000C4322" w:rsidRDefault="007C4D8D" w:rsidP="007C4D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ranscription factor involved in early brain development</w:t>
            </w:r>
          </w:p>
        </w:tc>
      </w:tr>
    </w:tbl>
    <w:p w14:paraId="55F6BB89" w14:textId="77777777" w:rsidR="007C4D8D" w:rsidRDefault="007C4D8D" w:rsidP="007C4D8D">
      <w:pPr>
        <w:spacing w:line="360" w:lineRule="auto"/>
        <w:rPr>
          <w:rFonts w:ascii="Times New Roman" w:hAnsi="Times New Roman" w:cs="Times New Roman"/>
          <w:b/>
          <w:bCs/>
        </w:rPr>
      </w:pPr>
    </w:p>
    <w:p w14:paraId="607E90B0" w14:textId="505E8A91" w:rsidR="007C4D8D" w:rsidRDefault="007C4D8D" w:rsidP="007C4D8D">
      <w:pPr>
        <w:spacing w:line="360" w:lineRule="auto"/>
        <w:rPr>
          <w:rFonts w:ascii="Times New Roman" w:hAnsi="Times New Roman" w:cs="Times New Roman"/>
        </w:rPr>
      </w:pPr>
      <w:r>
        <w:rPr>
          <w:rFonts w:ascii="Times New Roman" w:hAnsi="Times New Roman" w:cs="Times New Roman"/>
          <w:b/>
          <w:bCs/>
        </w:rPr>
        <w:t>Table 1:</w:t>
      </w:r>
      <w:r>
        <w:rPr>
          <w:rFonts w:ascii="Times New Roman" w:hAnsi="Times New Roman" w:cs="Times New Roman"/>
        </w:rPr>
        <w:t xml:space="preserve"> </w:t>
      </w:r>
      <w:r w:rsidRPr="00E41887">
        <w:rPr>
          <w:rFonts w:ascii="Times New Roman" w:hAnsi="Times New Roman" w:cs="Times New Roman"/>
          <w:b/>
          <w:bCs/>
        </w:rPr>
        <w:t>Summary of statistically significant differentially expressed common to humans and at least one of mouse and opossum perinatally.</w:t>
      </w:r>
      <w:r>
        <w:rPr>
          <w:rFonts w:ascii="Times New Roman" w:hAnsi="Times New Roman" w:cs="Times New Roman"/>
        </w:rPr>
        <w:t xml:space="preserve"> PN = principal neurons (excitatory neurons); IN = inhibitory neurons. Functions are summarised from the relevant </w:t>
      </w:r>
      <w:proofErr w:type="spellStart"/>
      <w:r>
        <w:rPr>
          <w:rFonts w:ascii="Times New Roman" w:hAnsi="Times New Roman" w:cs="Times New Roman"/>
        </w:rPr>
        <w:t>GeneCards</w:t>
      </w:r>
      <w:proofErr w:type="spellEnd"/>
      <w:r>
        <w:rPr>
          <w:rFonts w:ascii="Times New Roman" w:hAnsi="Times New Roman" w:cs="Times New Roman"/>
        </w:rPr>
        <w:t xml:space="preserve"> entry; </w:t>
      </w:r>
      <w:hyperlink r:id="rId22" w:history="1">
        <w:r w:rsidRPr="003B122A">
          <w:rPr>
            <w:rStyle w:val="Hyperlink"/>
            <w:rFonts w:ascii="Times New Roman" w:hAnsi="Times New Roman" w:cs="Times New Roman"/>
          </w:rPr>
          <w:t>https://www.genecards.org/</w:t>
        </w:r>
      </w:hyperlink>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dlJr17du","properties":{"formattedCitation":"(Stelzer {\\i{}et al.} 2016)","plainCitation":"(Stelzer et al. 2016)","noteIndex":0},"citationItems":[{"id":113,"uris":["http://zotero.org/users/local/edg5ujpK/items/4TRH8XTW"],"itemData":{"id":113,"type":"article-journal","abstract":"GeneCards, the human gene compendium, enables researchers to effectively navigate and inter-relate the wide universe of human genes, diseases, variants, proteins, cells, and biological pathways. Our recently launched Version 4 has a revamped infrastructure facilitating faster data updates, better-targeted data queries, and friendlier user experience. It also provides a stronger foundation for the GeneCards suite of companion databases and analysis tools. Improved data unification includes gene-disease links via MalaCards and merged biological pathways via PathCards, as well as drug information and proteome expression. VarElect, another suite member, is a phenotype prioritizer for next-generation sequencing, leveraging the GeneCards and MalaCards knowledgebase. It automatically infers direct and indirect scored associations between hundreds or even thousands of variant-containing genes and disease phenotype terms. VarElect's capabilities, either independently or within TGex, our comprehensive variant analysis pipeline, help prepare for the challenge of clinical projects that involve thousands of exome/genome NGS analyses. © 2016 by John Wiley &amp; Sons, Inc.","container-title":"Current Protocols in Bioinformatics","DOI":"10.1002/cpbi.5","ISSN":"1934-340X","issue":"1","language":"en","license":"Copyright © 2016 John Wiley &amp; Sons, Inc.","note":"_eprint: https://onlinelibrary.wiley.com/doi/pdf/10.1002/cpbi.5","page":"1.30.1-1.30.33","source":"Wiley Online Library","title":"The GeneCards Suite: From Gene Data Mining to Disease Genome Sequence Analyses","title-short":"The GeneCards Suite","volume":"54","author":[{"family":"Stelzer","given":"Gil"},{"family":"Rosen","given":"Naomi"},{"family":"Plaschkes","given":"Inbar"},{"family":"Zimmerman","given":"Shahar"},{"family":"Twik","given":"Michal"},{"family":"Fishilevich","given":"Simon"},{"family":"Stein","given":"Tsippi Iny"},{"family":"Nudel","given":"Ron"},{"family":"Lieder","given":"Iris"},{"family":"Mazor","given":"Yaron"},{"family":"Kaplan","given":"Sergey"},{"family":"Dahary","given":"Dvir"},{"family":"Warshawsky","given":"David"},{"family":"Guan-Golan","given":"Yaron"},{"family":"Kohn","given":"Asher"},{"family":"Rappaport","given":"Noa"},{"family":"Safran","given":"Marilyn"},{"family":"Lancet","given":"Doron"}],"issued":{"date-parts":[["2016"]]}}}],"schema":"https://github.com/citation-style-language/schema/raw/master/csl-citation.json"} </w:instrText>
      </w:r>
      <w:r>
        <w:rPr>
          <w:rFonts w:ascii="Times New Roman" w:hAnsi="Times New Roman" w:cs="Times New Roman"/>
        </w:rPr>
        <w:fldChar w:fldCharType="separate"/>
      </w:r>
      <w:r w:rsidRPr="00DD3372">
        <w:rPr>
          <w:rFonts w:ascii="Times New Roman" w:hAnsi="Times New Roman" w:cs="Times New Roman"/>
          <w:kern w:val="0"/>
        </w:rPr>
        <w:t xml:space="preserve">(Stelzer </w:t>
      </w:r>
      <w:r w:rsidRPr="00DD3372">
        <w:rPr>
          <w:rFonts w:ascii="Times New Roman" w:hAnsi="Times New Roman" w:cs="Times New Roman"/>
          <w:i/>
          <w:iCs/>
          <w:kern w:val="0"/>
        </w:rPr>
        <w:t>et al.</w:t>
      </w:r>
      <w:r w:rsidRPr="00DD3372">
        <w:rPr>
          <w:rFonts w:ascii="Times New Roman" w:hAnsi="Times New Roman" w:cs="Times New Roman"/>
          <w:kern w:val="0"/>
        </w:rPr>
        <w:t xml:space="preserve"> 2016)</w:t>
      </w:r>
      <w:r>
        <w:rPr>
          <w:rFonts w:ascii="Times New Roman" w:hAnsi="Times New Roman" w:cs="Times New Roman"/>
        </w:rPr>
        <w:fldChar w:fldCharType="end"/>
      </w:r>
      <w:r>
        <w:rPr>
          <w:rFonts w:ascii="Times New Roman" w:hAnsi="Times New Roman" w:cs="Times New Roman"/>
        </w:rPr>
        <w:t>.</w:t>
      </w:r>
    </w:p>
    <w:p w14:paraId="061D473C" w14:textId="77777777" w:rsidR="007C4D8D" w:rsidRDefault="007C4D8D" w:rsidP="4C5E276C">
      <w:pPr>
        <w:spacing w:line="360" w:lineRule="auto"/>
        <w:rPr>
          <w:rFonts w:ascii="Times New Roman" w:hAnsi="Times New Roman" w:cs="Times New Roman"/>
        </w:rPr>
      </w:pPr>
    </w:p>
    <w:p w14:paraId="6EC6F4C3" w14:textId="7F3CD041" w:rsidR="00761D64" w:rsidRDefault="00284006" w:rsidP="4C5E276C">
      <w:pPr>
        <w:spacing w:line="360" w:lineRule="auto"/>
        <w:rPr>
          <w:rFonts w:ascii="Times New Roman" w:hAnsi="Times New Roman" w:cs="Times New Roman"/>
        </w:rPr>
      </w:pPr>
      <w:r>
        <w:rPr>
          <w:rFonts w:ascii="Times New Roman" w:hAnsi="Times New Roman" w:cs="Times New Roman"/>
        </w:rPr>
        <w:lastRenderedPageBreak/>
        <w:t xml:space="preserve">In the epigenetic results, a total of </w:t>
      </w:r>
      <w:r w:rsidR="00FF0F7F">
        <w:rPr>
          <w:rFonts w:ascii="Times New Roman" w:hAnsi="Times New Roman" w:cs="Times New Roman"/>
        </w:rPr>
        <w:t>five</w:t>
      </w:r>
      <w:r>
        <w:rPr>
          <w:rFonts w:ascii="Times New Roman" w:hAnsi="Times New Roman" w:cs="Times New Roman"/>
        </w:rPr>
        <w:t xml:space="preserve"> up-regulated and 1</w:t>
      </w:r>
      <w:r w:rsidR="00BB34AF">
        <w:rPr>
          <w:rFonts w:ascii="Times New Roman" w:hAnsi="Times New Roman" w:cs="Times New Roman"/>
        </w:rPr>
        <w:t>1</w:t>
      </w:r>
      <w:r>
        <w:rPr>
          <w:rFonts w:ascii="Times New Roman" w:hAnsi="Times New Roman" w:cs="Times New Roman"/>
        </w:rPr>
        <w:t xml:space="preserve"> down-regulated genes were commonly differentially expressed between the human datasets.</w:t>
      </w:r>
      <w:r w:rsidR="00357394">
        <w:rPr>
          <w:rFonts w:ascii="Times New Roman" w:hAnsi="Times New Roman" w:cs="Times New Roman"/>
        </w:rPr>
        <w:t xml:space="preserve"> </w:t>
      </w:r>
      <w:r w:rsidR="00FF0F7F">
        <w:rPr>
          <w:rFonts w:ascii="Times New Roman" w:hAnsi="Times New Roman" w:cs="Times New Roman"/>
        </w:rPr>
        <w:t xml:space="preserve">Of these, three were present in the opossum, all </w:t>
      </w:r>
      <w:r w:rsidR="00812DCB">
        <w:rPr>
          <w:rFonts w:ascii="Times New Roman" w:hAnsi="Times New Roman" w:cs="Times New Roman"/>
        </w:rPr>
        <w:t xml:space="preserve">of which were </w:t>
      </w:r>
      <w:proofErr w:type="gramStart"/>
      <w:r w:rsidR="00FF0F7F">
        <w:rPr>
          <w:rFonts w:ascii="Times New Roman" w:hAnsi="Times New Roman" w:cs="Times New Roman"/>
        </w:rPr>
        <w:t>up-regulated</w:t>
      </w:r>
      <w:proofErr w:type="gramEnd"/>
      <w:r w:rsidR="00FF0F7F">
        <w:rPr>
          <w:rFonts w:ascii="Times New Roman" w:hAnsi="Times New Roman" w:cs="Times New Roman"/>
        </w:rPr>
        <w:t xml:space="preserve"> and found in the inhibitory neurons. None were </w:t>
      </w:r>
      <w:r w:rsidR="008562C9">
        <w:rPr>
          <w:rFonts w:ascii="Times New Roman" w:hAnsi="Times New Roman" w:cs="Times New Roman"/>
        </w:rPr>
        <w:t xml:space="preserve">also </w:t>
      </w:r>
      <w:r w:rsidR="00FF0F7F">
        <w:rPr>
          <w:rFonts w:ascii="Times New Roman" w:hAnsi="Times New Roman" w:cs="Times New Roman"/>
        </w:rPr>
        <w:t xml:space="preserve">present in the mouse DEGs. </w:t>
      </w:r>
      <w:r w:rsidR="002C7A51">
        <w:rPr>
          <w:rFonts w:ascii="Times New Roman" w:hAnsi="Times New Roman" w:cs="Times New Roman"/>
        </w:rPr>
        <w:t xml:space="preserve">Similarly, </w:t>
      </w:r>
      <w:r w:rsidR="00812DCB">
        <w:rPr>
          <w:rFonts w:ascii="Times New Roman" w:hAnsi="Times New Roman" w:cs="Times New Roman"/>
        </w:rPr>
        <w:t>for oxygenation genes, nine up-regulated and six down-regulated DEGs were common to the human datasets, with three of these common across all species. For transcription factors, 19 up-regulated and 16 down-regulated DEGs</w:t>
      </w:r>
      <w:r w:rsidR="00D02EA9">
        <w:rPr>
          <w:rFonts w:ascii="Times New Roman" w:hAnsi="Times New Roman" w:cs="Times New Roman"/>
        </w:rPr>
        <w:t xml:space="preserve"> were common</w:t>
      </w:r>
      <w:r w:rsidR="00812DCB">
        <w:rPr>
          <w:rFonts w:ascii="Times New Roman" w:hAnsi="Times New Roman" w:cs="Times New Roman"/>
        </w:rPr>
        <w:t xml:space="preserve"> in the human datasets, with another three shared between all species.</w:t>
      </w:r>
      <w:r w:rsidR="002C7A51">
        <w:rPr>
          <w:rFonts w:ascii="Times New Roman" w:hAnsi="Times New Roman" w:cs="Times New Roman"/>
        </w:rPr>
        <w:t xml:space="preserve"> </w:t>
      </w:r>
      <w:r w:rsidR="00812DCB">
        <w:rPr>
          <w:rFonts w:ascii="Times New Roman" w:hAnsi="Times New Roman" w:cs="Times New Roman"/>
        </w:rPr>
        <w:t xml:space="preserve">DEGs common to more than one species </w:t>
      </w:r>
      <w:proofErr w:type="gramStart"/>
      <w:r w:rsidR="00812DCB">
        <w:rPr>
          <w:rFonts w:ascii="Times New Roman" w:hAnsi="Times New Roman" w:cs="Times New Roman"/>
        </w:rPr>
        <w:t>are</w:t>
      </w:r>
      <w:proofErr w:type="gramEnd"/>
      <w:r w:rsidR="00812DCB">
        <w:rPr>
          <w:rFonts w:ascii="Times New Roman" w:hAnsi="Times New Roman" w:cs="Times New Roman"/>
        </w:rPr>
        <w:t xml:space="preserve"> summarised in Table 1</w:t>
      </w:r>
      <w:r w:rsidR="0002100C">
        <w:rPr>
          <w:rFonts w:ascii="Times New Roman" w:hAnsi="Times New Roman" w:cs="Times New Roman"/>
        </w:rPr>
        <w:t>, representing the genes which are the best candidates as driving perinatal changes based on conserved patterns of expression across brain regions and species</w:t>
      </w:r>
      <w:r w:rsidR="00812DCB">
        <w:rPr>
          <w:rFonts w:ascii="Times New Roman" w:hAnsi="Times New Roman" w:cs="Times New Roman"/>
        </w:rPr>
        <w:t xml:space="preserve">. </w:t>
      </w:r>
      <w:r w:rsidR="0002100C">
        <w:rPr>
          <w:rFonts w:ascii="Times New Roman" w:hAnsi="Times New Roman" w:cs="Times New Roman"/>
        </w:rPr>
        <w:t xml:space="preserve">The functions and direction of change for these genes also match well to the rest of the findings of this study, with the up-regulated genes being those associated with neuronal function or repressors of cell or tissue development, while the down-regulated genes are involved in development. The dearth of DEGs with common expression patterns across </w:t>
      </w:r>
      <w:r w:rsidR="00B21639">
        <w:rPr>
          <w:rFonts w:ascii="Times New Roman" w:hAnsi="Times New Roman" w:cs="Times New Roman"/>
        </w:rPr>
        <w:t>brain regions and species further points to substantial differences in the specific gene networks involved, consistent with prior analysis.</w:t>
      </w:r>
    </w:p>
    <w:p w14:paraId="15C08B4E" w14:textId="77777777" w:rsidR="00FC554F" w:rsidRDefault="00FC554F" w:rsidP="00FC554F">
      <w:pPr>
        <w:spacing w:line="360" w:lineRule="auto"/>
        <w:rPr>
          <w:rFonts w:ascii="Times New Roman" w:hAnsi="Times New Roman" w:cs="Times New Roman"/>
          <w:b/>
          <w:bCs/>
        </w:rPr>
      </w:pPr>
      <w:r>
        <w:rPr>
          <w:rFonts w:ascii="Times New Roman" w:hAnsi="Times New Roman" w:cs="Times New Roman"/>
          <w:b/>
          <w:bCs/>
        </w:rPr>
        <w:t>Discussion</w:t>
      </w:r>
    </w:p>
    <w:p w14:paraId="51683C97" w14:textId="63A85470" w:rsidR="003B5EE0" w:rsidRPr="00B21639" w:rsidRDefault="00CD24EB" w:rsidP="4C5E276C">
      <w:pPr>
        <w:spacing w:line="360" w:lineRule="auto"/>
        <w:rPr>
          <w:rFonts w:ascii="Times New Roman" w:hAnsi="Times New Roman" w:cs="Times New Roman"/>
        </w:rPr>
      </w:pPr>
      <w:r>
        <w:rPr>
          <w:rFonts w:ascii="Times New Roman" w:hAnsi="Times New Roman" w:cs="Times New Roman"/>
        </w:rPr>
        <w:t xml:space="preserve">This study aimed to characterize the gene expression changes occurring around birth in the human brain, determine whether these are consistent across brain regions and conserved across species, and present candidates for genes which may be driving these changes. Differential gene expression and GO term analyses suggest that while the general functions of the active gene networks around birth in all three species are similar, with a consistent switch away from tissue development and towards more specific functions associated with neuronal activity, the specific genes implicated share little similarity. </w:t>
      </w:r>
      <w:r w:rsidR="004E3EF4">
        <w:rPr>
          <w:rFonts w:ascii="Times New Roman" w:hAnsi="Times New Roman" w:cs="Times New Roman"/>
        </w:rPr>
        <w:t xml:space="preserve">Despite this, we found a limited number of DEGs with conserved expression patterns across species and provide some evidence for KLF and </w:t>
      </w:r>
      <w:proofErr w:type="spellStart"/>
      <w:r w:rsidR="004E3EF4">
        <w:rPr>
          <w:rFonts w:ascii="Times New Roman" w:hAnsi="Times New Roman" w:cs="Times New Roman"/>
        </w:rPr>
        <w:t>Sp</w:t>
      </w:r>
      <w:proofErr w:type="spellEnd"/>
      <w:r w:rsidR="004E3EF4">
        <w:rPr>
          <w:rFonts w:ascii="Times New Roman" w:hAnsi="Times New Roman" w:cs="Times New Roman"/>
        </w:rPr>
        <w:t xml:space="preserve">-like protein involvement, which </w:t>
      </w:r>
      <w:r w:rsidR="00DA05F7">
        <w:rPr>
          <w:rFonts w:ascii="Times New Roman" w:hAnsi="Times New Roman" w:cs="Times New Roman"/>
        </w:rPr>
        <w:t>may be interesting targets for future studies, especially those focussed on advancing organoid maturation strategies</w:t>
      </w:r>
      <w:r w:rsidR="004E3EF4">
        <w:rPr>
          <w:rFonts w:ascii="Times New Roman" w:hAnsi="Times New Roman" w:cs="Times New Roman"/>
        </w:rPr>
        <w:t xml:space="preserve">. </w:t>
      </w:r>
      <w:r w:rsidR="00C56368">
        <w:rPr>
          <w:rFonts w:ascii="Times New Roman" w:hAnsi="Times New Roman" w:cs="Times New Roman"/>
        </w:rPr>
        <w:t xml:space="preserve">These findings are limited by several key factors. DEG comparisons were limited by the number of genes common to all datasets, which was largely </w:t>
      </w:r>
      <w:r w:rsidR="007B2E4D">
        <w:rPr>
          <w:rFonts w:ascii="Times New Roman" w:hAnsi="Times New Roman" w:cs="Times New Roman"/>
        </w:rPr>
        <w:t>constrained</w:t>
      </w:r>
      <w:r w:rsidR="00C56368">
        <w:rPr>
          <w:rFonts w:ascii="Times New Roman" w:hAnsi="Times New Roman" w:cs="Times New Roman"/>
        </w:rPr>
        <w:t xml:space="preserve"> by the opossum data. </w:t>
      </w:r>
      <w:r w:rsidR="0087173A">
        <w:rPr>
          <w:rFonts w:ascii="Times New Roman" w:hAnsi="Times New Roman" w:cs="Times New Roman"/>
        </w:rPr>
        <w:t>Although there were over 20000 gene features in the opossum data, approximately 11500 of these were putative genes with an XLOC identifier</w:t>
      </w:r>
      <w:r w:rsidR="007B2E4D">
        <w:rPr>
          <w:rFonts w:ascii="Times New Roman" w:hAnsi="Times New Roman" w:cs="Times New Roman"/>
        </w:rPr>
        <w:t xml:space="preserve"> (see Methods)</w:t>
      </w:r>
      <w:r w:rsidR="0087173A">
        <w:rPr>
          <w:rFonts w:ascii="Times New Roman" w:hAnsi="Times New Roman" w:cs="Times New Roman"/>
        </w:rPr>
        <w:t xml:space="preserve">. As such these have no known orthologues and could not be used in comparisons with the other species. Similar studies may consider replacing the opossum dataset with that of a different species with a more completely annotated genome, which would expand the common gene space and allow a </w:t>
      </w:r>
      <w:r w:rsidR="0087173A">
        <w:rPr>
          <w:rFonts w:ascii="Times New Roman" w:hAnsi="Times New Roman" w:cs="Times New Roman"/>
        </w:rPr>
        <w:lastRenderedPageBreak/>
        <w:t xml:space="preserve">greater number of genes to be included in comparisons. Differential gene expression results were also limited by the design of the datasets, which all contained several potential confounding factors, such as sample sex, race, nuclei preparation method, library prep lot number, etc., which could not be properly controlled for </w:t>
      </w:r>
      <w:r w:rsidR="007B2E4D">
        <w:rPr>
          <w:rFonts w:ascii="Times New Roman" w:hAnsi="Times New Roman" w:cs="Times New Roman"/>
        </w:rPr>
        <w:t>a</w:t>
      </w:r>
      <w:r w:rsidR="00BD1413">
        <w:rPr>
          <w:rFonts w:ascii="Times New Roman" w:hAnsi="Times New Roman" w:cs="Times New Roman"/>
        </w:rPr>
        <w:t>s there was only a single replicate at each sample age</w:t>
      </w:r>
      <w:r w:rsidR="003E02B8">
        <w:rPr>
          <w:rFonts w:ascii="Times New Roman" w:hAnsi="Times New Roman" w:cs="Times New Roman"/>
        </w:rPr>
        <w:t>. This</w:t>
      </w:r>
      <w:r w:rsidR="00C6279C">
        <w:rPr>
          <w:rFonts w:ascii="Times New Roman" w:hAnsi="Times New Roman" w:cs="Times New Roman"/>
        </w:rPr>
        <w:t xml:space="preserve"> ma</w:t>
      </w:r>
      <w:r w:rsidR="003E02B8">
        <w:rPr>
          <w:rFonts w:ascii="Times New Roman" w:hAnsi="Times New Roman" w:cs="Times New Roman"/>
        </w:rPr>
        <w:t>de</w:t>
      </w:r>
      <w:r w:rsidR="00C6279C">
        <w:rPr>
          <w:rFonts w:ascii="Times New Roman" w:hAnsi="Times New Roman" w:cs="Times New Roman"/>
        </w:rPr>
        <w:t xml:space="preserve"> it impossible to untangle these effects from those due to age</w:t>
      </w:r>
      <w:r w:rsidR="003E02B8">
        <w:rPr>
          <w:rFonts w:ascii="Times New Roman" w:hAnsi="Times New Roman" w:cs="Times New Roman"/>
        </w:rPr>
        <w:t xml:space="preserve">, which could be achieved in future datasets by making sure there was a replicate for each </w:t>
      </w:r>
      <w:r w:rsidR="00BD1413">
        <w:rPr>
          <w:rFonts w:ascii="Times New Roman" w:hAnsi="Times New Roman" w:cs="Times New Roman"/>
        </w:rPr>
        <w:t xml:space="preserve">category of all </w:t>
      </w:r>
      <w:r w:rsidR="003E02B8">
        <w:rPr>
          <w:rFonts w:ascii="Times New Roman" w:hAnsi="Times New Roman" w:cs="Times New Roman"/>
        </w:rPr>
        <w:t>major cofactor</w:t>
      </w:r>
      <w:r w:rsidR="00BD1413">
        <w:rPr>
          <w:rFonts w:ascii="Times New Roman" w:hAnsi="Times New Roman" w:cs="Times New Roman"/>
        </w:rPr>
        <w:t>s</w:t>
      </w:r>
      <w:r w:rsidR="003E02B8">
        <w:rPr>
          <w:rFonts w:ascii="Times New Roman" w:hAnsi="Times New Roman" w:cs="Times New Roman"/>
        </w:rPr>
        <w:t xml:space="preserve"> present at every sample age</w:t>
      </w:r>
      <w:r w:rsidR="00BD1413">
        <w:rPr>
          <w:rFonts w:ascii="Times New Roman" w:hAnsi="Times New Roman" w:cs="Times New Roman"/>
        </w:rPr>
        <w:t>, though the difficulties inherent in acquiring samples for complex datasets of this nature may make that infeasible</w:t>
      </w:r>
      <w:r w:rsidR="0087173A">
        <w:rPr>
          <w:rFonts w:ascii="Times New Roman" w:hAnsi="Times New Roman" w:cs="Times New Roman"/>
        </w:rPr>
        <w:t xml:space="preserve">. </w:t>
      </w:r>
      <w:r w:rsidR="00C6279C">
        <w:rPr>
          <w:rFonts w:ascii="Times New Roman" w:hAnsi="Times New Roman" w:cs="Times New Roman"/>
        </w:rPr>
        <w:t>Similarly, differences in the age distributions of samples in each dataset made it difficult to meaningfully compare birth and eye-opening in the rodent samples, since</w:t>
      </w:r>
      <w:r w:rsidR="00B51763">
        <w:rPr>
          <w:rFonts w:ascii="Times New Roman" w:hAnsi="Times New Roman" w:cs="Times New Roman"/>
        </w:rPr>
        <w:t xml:space="preserve"> the opossum data had only a single prenatal sample which was extremely close to birth</w:t>
      </w:r>
      <w:r w:rsidR="003753B4">
        <w:rPr>
          <w:rFonts w:ascii="Times New Roman" w:hAnsi="Times New Roman" w:cs="Times New Roman"/>
        </w:rPr>
        <w:t>,</w:t>
      </w:r>
      <w:r w:rsidR="00B51763">
        <w:rPr>
          <w:rFonts w:ascii="Times New Roman" w:hAnsi="Times New Roman" w:cs="Times New Roman"/>
        </w:rPr>
        <w:t xml:space="preserve"> and the mouse data had a single sample post eye-opening which skipped a large portion of development.</w:t>
      </w:r>
      <w:r w:rsidR="00C6279C">
        <w:rPr>
          <w:rFonts w:ascii="Times New Roman" w:hAnsi="Times New Roman" w:cs="Times New Roman"/>
        </w:rPr>
        <w:t xml:space="preserve"> </w:t>
      </w:r>
      <w:r w:rsidR="002C53DF">
        <w:rPr>
          <w:rFonts w:ascii="Times New Roman" w:hAnsi="Times New Roman" w:cs="Times New Roman"/>
        </w:rPr>
        <w:t xml:space="preserve">This prevented these two key periods from being included at a single developmental resolution, stifling attempts to properly compare them in ways which would reveal whether the changes seen at each stage were more or less similar to those at birth in humans. </w:t>
      </w:r>
      <w:r w:rsidR="007B2E4D">
        <w:rPr>
          <w:rFonts w:ascii="Times New Roman" w:hAnsi="Times New Roman" w:cs="Times New Roman"/>
        </w:rPr>
        <w:t xml:space="preserve">Additionally, biases in the cell type proportions at key stages between datasets </w:t>
      </w:r>
      <w:r w:rsidR="00DB4B6B">
        <w:rPr>
          <w:rFonts w:ascii="Times New Roman" w:hAnsi="Times New Roman" w:cs="Times New Roman"/>
        </w:rPr>
        <w:t xml:space="preserve">reduced our ability to make meaningful comparisons for some cell types, hence our focus on the neuronal cell types in the analysis. This was especially prevalent in the oligodendrocyte populations for the Sepp data, which were depleted or entirely absent at some developmental stages. This also affected the astroglia in the Sepp data, where the majority of the nuclei appeared to be radial glia rather than true astrocytes, based on marker gene expression (see Methods). </w:t>
      </w:r>
      <w:r w:rsidR="00C6279C">
        <w:rPr>
          <w:rFonts w:ascii="Times New Roman" w:hAnsi="Times New Roman" w:cs="Times New Roman"/>
        </w:rPr>
        <w:t xml:space="preserve">Bespoke datasets built with </w:t>
      </w:r>
      <w:r w:rsidR="00DB4B6B">
        <w:rPr>
          <w:rFonts w:ascii="Times New Roman" w:hAnsi="Times New Roman" w:cs="Times New Roman"/>
        </w:rPr>
        <w:t>the unique demands of comparative analysis</w:t>
      </w:r>
      <w:r w:rsidR="00C6279C">
        <w:rPr>
          <w:rFonts w:ascii="Times New Roman" w:hAnsi="Times New Roman" w:cs="Times New Roman"/>
        </w:rPr>
        <w:t xml:space="preserve"> in mind</w:t>
      </w:r>
      <w:r w:rsidR="00DB4B6B">
        <w:rPr>
          <w:rFonts w:ascii="Times New Roman" w:hAnsi="Times New Roman" w:cs="Times New Roman"/>
        </w:rPr>
        <w:t>, such as better balancing the relevant confounding factors,</w:t>
      </w:r>
      <w:r w:rsidR="00C6279C">
        <w:rPr>
          <w:rFonts w:ascii="Times New Roman" w:hAnsi="Times New Roman" w:cs="Times New Roman"/>
        </w:rPr>
        <w:t xml:space="preserve"> would greatly benefit similar analyses and</w:t>
      </w:r>
      <w:r w:rsidR="002C7A51">
        <w:rPr>
          <w:rFonts w:ascii="Times New Roman" w:hAnsi="Times New Roman" w:cs="Times New Roman"/>
        </w:rPr>
        <w:t xml:space="preserve"> allow a more robust </w:t>
      </w:r>
      <w:r w:rsidR="00C6279C">
        <w:rPr>
          <w:rFonts w:ascii="Times New Roman" w:hAnsi="Times New Roman" w:cs="Times New Roman"/>
        </w:rPr>
        <w:t>characteriz</w:t>
      </w:r>
      <w:r w:rsidR="002C7A51">
        <w:rPr>
          <w:rFonts w:ascii="Times New Roman" w:hAnsi="Times New Roman" w:cs="Times New Roman"/>
        </w:rPr>
        <w:t>ation</w:t>
      </w:r>
      <w:r w:rsidR="00C6279C">
        <w:rPr>
          <w:rFonts w:ascii="Times New Roman" w:hAnsi="Times New Roman" w:cs="Times New Roman"/>
        </w:rPr>
        <w:t xml:space="preserve"> </w:t>
      </w:r>
      <w:r w:rsidR="002C7A51">
        <w:rPr>
          <w:rFonts w:ascii="Times New Roman" w:hAnsi="Times New Roman" w:cs="Times New Roman"/>
        </w:rPr>
        <w:t xml:space="preserve">of </w:t>
      </w:r>
      <w:r w:rsidR="00C6279C">
        <w:rPr>
          <w:rFonts w:ascii="Times New Roman" w:hAnsi="Times New Roman" w:cs="Times New Roman"/>
        </w:rPr>
        <w:t xml:space="preserve">the changes </w:t>
      </w:r>
      <w:r w:rsidR="002C7A51">
        <w:rPr>
          <w:rFonts w:ascii="Times New Roman" w:hAnsi="Times New Roman" w:cs="Times New Roman"/>
        </w:rPr>
        <w:t xml:space="preserve">occurring </w:t>
      </w:r>
      <w:r w:rsidR="00C6279C">
        <w:rPr>
          <w:rFonts w:ascii="Times New Roman" w:hAnsi="Times New Roman" w:cs="Times New Roman"/>
        </w:rPr>
        <w:t>at these crucial time periods.</w:t>
      </w:r>
      <w:r w:rsidR="00100579">
        <w:rPr>
          <w:rFonts w:ascii="Times New Roman" w:hAnsi="Times New Roman" w:cs="Times New Roman"/>
        </w:rPr>
        <w:t xml:space="preserve"> </w:t>
      </w:r>
      <w:r w:rsidR="00B37655">
        <w:rPr>
          <w:rFonts w:ascii="Times New Roman" w:hAnsi="Times New Roman" w:cs="Times New Roman"/>
        </w:rPr>
        <w:t xml:space="preserve">Since this study is purely bioinformatics based, further work is required </w:t>
      </w:r>
      <w:r w:rsidR="00100579">
        <w:rPr>
          <w:rFonts w:ascii="Times New Roman" w:hAnsi="Times New Roman" w:cs="Times New Roman"/>
        </w:rPr>
        <w:t>to confirm the effects of the candidate</w:t>
      </w:r>
      <w:r w:rsidR="00B37655">
        <w:rPr>
          <w:rFonts w:ascii="Times New Roman" w:hAnsi="Times New Roman" w:cs="Times New Roman"/>
        </w:rPr>
        <w:t xml:space="preserve"> genes</w:t>
      </w:r>
      <w:r w:rsidR="00100579">
        <w:rPr>
          <w:rFonts w:ascii="Times New Roman" w:hAnsi="Times New Roman" w:cs="Times New Roman"/>
        </w:rPr>
        <w:t xml:space="preserve"> presented</w:t>
      </w:r>
      <w:r w:rsidR="00B37655">
        <w:rPr>
          <w:rFonts w:ascii="Times New Roman" w:hAnsi="Times New Roman" w:cs="Times New Roman"/>
        </w:rPr>
        <w:t xml:space="preserve"> with in vivo studies and functional assays</w:t>
      </w:r>
      <w:r w:rsidR="00100579">
        <w:rPr>
          <w:rFonts w:ascii="Times New Roman" w:hAnsi="Times New Roman" w:cs="Times New Roman"/>
        </w:rPr>
        <w:t>.</w:t>
      </w:r>
    </w:p>
    <w:p w14:paraId="40C71B08" w14:textId="30AED2A0" w:rsidR="00BC4312" w:rsidRPr="00AB04C1" w:rsidRDefault="00AB04C1" w:rsidP="00BC4312">
      <w:pPr>
        <w:spacing w:line="360" w:lineRule="auto"/>
        <w:rPr>
          <w:rFonts w:ascii="Times New Roman" w:hAnsi="Times New Roman" w:cs="Times New Roman"/>
          <w:b/>
          <w:bCs/>
        </w:rPr>
      </w:pPr>
      <w:r w:rsidRPr="00AB04C1">
        <w:rPr>
          <w:rFonts w:ascii="Times New Roman" w:hAnsi="Times New Roman" w:cs="Times New Roman"/>
          <w:b/>
          <w:bCs/>
        </w:rPr>
        <w:t>Methods</w:t>
      </w:r>
    </w:p>
    <w:p w14:paraId="453343B4" w14:textId="46325EB7" w:rsidR="00DB4B6B" w:rsidRDefault="003B3262" w:rsidP="00AB04C1">
      <w:pPr>
        <w:spacing w:line="360" w:lineRule="auto"/>
        <w:rPr>
          <w:rFonts w:ascii="Times New Roman" w:hAnsi="Times New Roman" w:cs="Times New Roman"/>
          <w:u w:val="single"/>
        </w:rPr>
      </w:pPr>
      <w:r>
        <w:rPr>
          <w:rFonts w:ascii="Times New Roman" w:hAnsi="Times New Roman" w:cs="Times New Roman"/>
        </w:rPr>
        <w:t xml:space="preserve">For this study the </w:t>
      </w:r>
      <w:r w:rsidR="00AB04C1" w:rsidRPr="4C5E276C">
        <w:rPr>
          <w:rFonts w:ascii="Times New Roman" w:hAnsi="Times New Roman" w:cs="Times New Roman"/>
        </w:rPr>
        <w:t xml:space="preserve">Herring data </w:t>
      </w:r>
      <w:r>
        <w:rPr>
          <w:rFonts w:ascii="Times New Roman" w:hAnsi="Times New Roman" w:cs="Times New Roman"/>
        </w:rPr>
        <w:t xml:space="preserve">was </w:t>
      </w:r>
      <w:r w:rsidR="00AB04C1" w:rsidRPr="4C5E276C">
        <w:rPr>
          <w:rFonts w:ascii="Times New Roman" w:hAnsi="Times New Roman" w:cs="Times New Roman"/>
        </w:rPr>
        <w:t xml:space="preserve">used as </w:t>
      </w:r>
      <w:r>
        <w:rPr>
          <w:rFonts w:ascii="Times New Roman" w:hAnsi="Times New Roman" w:cs="Times New Roman"/>
        </w:rPr>
        <w:t xml:space="preserve">a </w:t>
      </w:r>
      <w:r w:rsidR="00AB04C1" w:rsidRPr="4C5E276C">
        <w:rPr>
          <w:rFonts w:ascii="Times New Roman" w:hAnsi="Times New Roman" w:cs="Times New Roman"/>
        </w:rPr>
        <w:t xml:space="preserve">benchmark due to </w:t>
      </w:r>
      <w:r>
        <w:rPr>
          <w:rFonts w:ascii="Times New Roman" w:hAnsi="Times New Roman" w:cs="Times New Roman"/>
        </w:rPr>
        <w:t xml:space="preserve">the </w:t>
      </w:r>
      <w:r w:rsidR="00AB04C1" w:rsidRPr="4C5E276C">
        <w:rPr>
          <w:rFonts w:ascii="Times New Roman" w:hAnsi="Times New Roman" w:cs="Times New Roman"/>
        </w:rPr>
        <w:t xml:space="preserve">thoroughness and transparency of </w:t>
      </w:r>
      <w:r>
        <w:rPr>
          <w:rFonts w:ascii="Times New Roman" w:hAnsi="Times New Roman" w:cs="Times New Roman"/>
        </w:rPr>
        <w:t xml:space="preserve">its </w:t>
      </w:r>
      <w:r w:rsidR="00AB04C1" w:rsidRPr="4C5E276C">
        <w:rPr>
          <w:rFonts w:ascii="Times New Roman" w:hAnsi="Times New Roman" w:cs="Times New Roman"/>
        </w:rPr>
        <w:t>processing documentation</w:t>
      </w:r>
      <w:r>
        <w:rPr>
          <w:rFonts w:ascii="Times New Roman" w:hAnsi="Times New Roman" w:cs="Times New Roman"/>
        </w:rPr>
        <w:t xml:space="preserve"> and overall higher quality</w:t>
      </w:r>
      <w:r w:rsidR="007A0AFB">
        <w:rPr>
          <w:rFonts w:ascii="Times New Roman" w:hAnsi="Times New Roman" w:cs="Times New Roman"/>
        </w:rPr>
        <w:t xml:space="preserve"> by typical quality control metrics. The preprocessing procedures were focused on bringing the </w:t>
      </w:r>
      <w:r w:rsidR="00AB04C1" w:rsidRPr="4C5E276C">
        <w:rPr>
          <w:rFonts w:ascii="Times New Roman" w:hAnsi="Times New Roman" w:cs="Times New Roman"/>
        </w:rPr>
        <w:t>Sepp data to parity using methods largely based on the Herring processing procedures, with adjustments made to manage the unique demands of the dataset</w:t>
      </w:r>
      <w:r w:rsidR="007A0AFB">
        <w:rPr>
          <w:rFonts w:ascii="Times New Roman" w:hAnsi="Times New Roman" w:cs="Times New Roman"/>
        </w:rPr>
        <w:t>, to ensure the datasets matched as best as possible and facilitate meaningful comparisons between them.</w:t>
      </w:r>
      <w:r w:rsidR="00546D50">
        <w:rPr>
          <w:rFonts w:ascii="Times New Roman" w:hAnsi="Times New Roman" w:cs="Times New Roman"/>
        </w:rPr>
        <w:t xml:space="preserve"> All code was run inside a </w:t>
      </w:r>
      <w:r w:rsidR="00546D50">
        <w:rPr>
          <w:rFonts w:ascii="Times New Roman" w:hAnsi="Times New Roman" w:cs="Times New Roman"/>
        </w:rPr>
        <w:lastRenderedPageBreak/>
        <w:t xml:space="preserve">conda environment </w:t>
      </w:r>
      <w:r w:rsidR="00546D50">
        <w:rPr>
          <w:rFonts w:ascii="Times New Roman" w:hAnsi="Times New Roman" w:cs="Times New Roman"/>
        </w:rPr>
        <w:fldChar w:fldCharType="begin"/>
      </w:r>
      <w:r w:rsidR="00546D50">
        <w:rPr>
          <w:rFonts w:ascii="Times New Roman" w:hAnsi="Times New Roman" w:cs="Times New Roman"/>
        </w:rPr>
        <w:instrText xml:space="preserve"> ADDIN ZOTERO_ITEM CSL_CITATION {"citationID":"uGWrytxg","properties":{"formattedCitation":"(conda contributors 2025)","plainCitation":"(conda contributors 2025)","noteIndex":0},"citationItems":[{"id":160,"uris":["http://zotero.org/users/local/edg5ujpK/items/TIGEYSHX"],"itemData":{"id":160,"type":"software","abstract":"A system-level, binary package and environment manager running on all major operating systems and platforms.","genre":"Python","note":"original-date: 2012-10-15T22:08:03Z","source":"GitHub","title":"conda: A system-level, binary package and environment manager running on all major operating systems and platforms.","title-short":"conda","URL":"https://github.com/conda/conda","author":[{"literal":"conda contributors"}],"accessed":{"date-parts":[["2025",5,22]]},"issued":{"date-parts":[["2025",5,22]]}}}],"schema":"https://github.com/citation-style-language/schema/raw/master/csl-citation.json"} </w:instrText>
      </w:r>
      <w:r w:rsidR="00546D50">
        <w:rPr>
          <w:rFonts w:ascii="Times New Roman" w:hAnsi="Times New Roman" w:cs="Times New Roman"/>
        </w:rPr>
        <w:fldChar w:fldCharType="separate"/>
      </w:r>
      <w:r w:rsidR="00546D50" w:rsidRPr="00546D50">
        <w:rPr>
          <w:rFonts w:ascii="Times New Roman" w:hAnsi="Times New Roman" w:cs="Times New Roman"/>
        </w:rPr>
        <w:t>(conda contributors 2025)</w:t>
      </w:r>
      <w:r w:rsidR="00546D50">
        <w:rPr>
          <w:rFonts w:ascii="Times New Roman" w:hAnsi="Times New Roman" w:cs="Times New Roman"/>
        </w:rPr>
        <w:fldChar w:fldCharType="end"/>
      </w:r>
      <w:r w:rsidR="00546D50">
        <w:rPr>
          <w:rFonts w:ascii="Times New Roman" w:hAnsi="Times New Roman" w:cs="Times New Roman"/>
        </w:rPr>
        <w:t>, which can be reproduced using the provided .</w:t>
      </w:r>
      <w:proofErr w:type="spellStart"/>
      <w:r w:rsidR="00546D50">
        <w:rPr>
          <w:rFonts w:ascii="Times New Roman" w:hAnsi="Times New Roman" w:cs="Times New Roman"/>
        </w:rPr>
        <w:t>yml</w:t>
      </w:r>
      <w:proofErr w:type="spellEnd"/>
      <w:r w:rsidR="00546D50">
        <w:rPr>
          <w:rFonts w:ascii="Times New Roman" w:hAnsi="Times New Roman" w:cs="Times New Roman"/>
        </w:rPr>
        <w:t xml:space="preserve"> file (see Data Availability).</w:t>
      </w:r>
    </w:p>
    <w:p w14:paraId="03D729E3" w14:textId="4CDFEA7B" w:rsidR="00B21F43" w:rsidRPr="00B21F43" w:rsidRDefault="00B21F43" w:rsidP="00AB04C1">
      <w:pPr>
        <w:spacing w:line="360" w:lineRule="auto"/>
        <w:rPr>
          <w:rFonts w:ascii="Times New Roman" w:hAnsi="Times New Roman" w:cs="Times New Roman"/>
          <w:u w:val="single"/>
        </w:rPr>
      </w:pPr>
      <w:r w:rsidRPr="4C5E276C">
        <w:rPr>
          <w:rFonts w:ascii="Times New Roman" w:hAnsi="Times New Roman" w:cs="Times New Roman"/>
          <w:u w:val="single"/>
        </w:rPr>
        <w:t>Data Pre-processing</w:t>
      </w:r>
    </w:p>
    <w:p w14:paraId="4C053265" w14:textId="7BDAC767" w:rsidR="00ED2D54" w:rsidRDefault="00752E11" w:rsidP="00AB04C1">
      <w:pPr>
        <w:spacing w:line="360" w:lineRule="auto"/>
        <w:rPr>
          <w:rFonts w:ascii="Times New Roman" w:hAnsi="Times New Roman" w:cs="Times New Roman"/>
        </w:rPr>
      </w:pPr>
      <w:r>
        <w:rPr>
          <w:rFonts w:ascii="Times New Roman" w:hAnsi="Times New Roman" w:cs="Times New Roman"/>
        </w:rPr>
        <w:t xml:space="preserve">The processed Herring data was downloaded directly from </w:t>
      </w:r>
      <w:r w:rsidR="00D13F33">
        <w:rPr>
          <w:rFonts w:ascii="Times New Roman" w:hAnsi="Times New Roman" w:cs="Times New Roman"/>
        </w:rPr>
        <w:t>a Google bucket linked on the Lister Lab website (brain.listerlab.org; see Data Availability</w:t>
      </w:r>
      <w:r w:rsidR="00B21F43">
        <w:rPr>
          <w:rFonts w:ascii="Times New Roman" w:hAnsi="Times New Roman" w:cs="Times New Roman"/>
        </w:rPr>
        <w:t>) as</w:t>
      </w:r>
      <w:r w:rsidR="00D13F33">
        <w:rPr>
          <w:rFonts w:ascii="Times New Roman" w:hAnsi="Times New Roman" w:cs="Times New Roman"/>
        </w:rPr>
        <w:t xml:space="preserve"> an </w:t>
      </w:r>
      <w:proofErr w:type="spellStart"/>
      <w:r w:rsidR="00D13F33">
        <w:rPr>
          <w:rFonts w:ascii="Times New Roman" w:hAnsi="Times New Roman" w:cs="Times New Roman"/>
        </w:rPr>
        <w:t>anndata</w:t>
      </w:r>
      <w:proofErr w:type="spellEnd"/>
      <w:r w:rsidR="00D13F33">
        <w:rPr>
          <w:rFonts w:ascii="Times New Roman" w:hAnsi="Times New Roman" w:cs="Times New Roman"/>
        </w:rPr>
        <w:t xml:space="preserve"> </w:t>
      </w:r>
      <w:r w:rsidR="004015D1">
        <w:rPr>
          <w:rFonts w:ascii="Times New Roman" w:hAnsi="Times New Roman" w:cs="Times New Roman"/>
        </w:rPr>
        <w:fldChar w:fldCharType="begin"/>
      </w:r>
      <w:r w:rsidR="004015D1">
        <w:rPr>
          <w:rFonts w:ascii="Times New Roman" w:hAnsi="Times New Roman" w:cs="Times New Roman"/>
        </w:rPr>
        <w:instrText xml:space="preserve"> ADDIN ZOTERO_ITEM CSL_CITATION {"citationID":"5Gilm9X5","properties":{"formattedCitation":"(Virshup {\\i{}et al.} 2024)","plainCitation":"(Virshup et al. 2024)","noteIndex":0},"citationItems":[{"id":142,"uris":["http://zotero.org/users/local/edg5ujpK/items/6A67GNDE"],"itemData":{"id":142,"type":"article-journal","abstract":"Virshup et al., (2024). anndata: Access and store annotated data matrices. Journal of Open Source Software, 9(101), 4371, https://doi.org/10.21105/joss.04371","container-title":"Journal of Open Source Software","DOI":"10.21105/joss.04371","ISSN":"2475-9066","issue":"101","language":"en","page":"4371","source":"joss.theoj.org","title":"anndata: Access and store annotated data matrices","title-short":"anndata","volume":"9","author":[{"family":"Virshup","given":"Isaac"},{"family":"Rybakov","given":"Sergei"},{"family":"Theis","given":"Fabian J."},{"family":"Angerer","given":"Philipp"},{"family":"Wolf","given":"F. Alexander"}],"issued":{"date-parts":[["2024",9,16]]}}}],"schema":"https://github.com/citation-style-language/schema/raw/master/csl-citation.json"} </w:instrText>
      </w:r>
      <w:r w:rsidR="004015D1">
        <w:rPr>
          <w:rFonts w:ascii="Times New Roman" w:hAnsi="Times New Roman" w:cs="Times New Roman"/>
        </w:rPr>
        <w:fldChar w:fldCharType="separate"/>
      </w:r>
      <w:r w:rsidR="004015D1" w:rsidRPr="004015D1">
        <w:rPr>
          <w:rFonts w:ascii="Times New Roman" w:hAnsi="Times New Roman" w:cs="Times New Roman"/>
          <w:kern w:val="0"/>
        </w:rPr>
        <w:t xml:space="preserve">(Virshup </w:t>
      </w:r>
      <w:r w:rsidR="004015D1" w:rsidRPr="004015D1">
        <w:rPr>
          <w:rFonts w:ascii="Times New Roman" w:hAnsi="Times New Roman" w:cs="Times New Roman"/>
          <w:i/>
          <w:iCs/>
          <w:kern w:val="0"/>
        </w:rPr>
        <w:t>et al.</w:t>
      </w:r>
      <w:r w:rsidR="004015D1" w:rsidRPr="004015D1">
        <w:rPr>
          <w:rFonts w:ascii="Times New Roman" w:hAnsi="Times New Roman" w:cs="Times New Roman"/>
          <w:kern w:val="0"/>
        </w:rPr>
        <w:t xml:space="preserve"> 2024)</w:t>
      </w:r>
      <w:r w:rsidR="004015D1">
        <w:rPr>
          <w:rFonts w:ascii="Times New Roman" w:hAnsi="Times New Roman" w:cs="Times New Roman"/>
        </w:rPr>
        <w:fldChar w:fldCharType="end"/>
      </w:r>
      <w:r w:rsidR="004015D1">
        <w:rPr>
          <w:rFonts w:ascii="Times New Roman" w:hAnsi="Times New Roman" w:cs="Times New Roman"/>
        </w:rPr>
        <w:t xml:space="preserve"> </w:t>
      </w:r>
      <w:r w:rsidR="00D13F33">
        <w:rPr>
          <w:rFonts w:ascii="Times New Roman" w:hAnsi="Times New Roman" w:cs="Times New Roman"/>
        </w:rPr>
        <w:t xml:space="preserve">object which includes all metadata, raw counts, </w:t>
      </w:r>
      <w:proofErr w:type="spellStart"/>
      <w:r w:rsidR="00D13F33">
        <w:rPr>
          <w:rFonts w:ascii="Times New Roman" w:hAnsi="Times New Roman" w:cs="Times New Roman"/>
        </w:rPr>
        <w:t>downsampled</w:t>
      </w:r>
      <w:proofErr w:type="spellEnd"/>
      <w:r w:rsidR="00D13F33">
        <w:rPr>
          <w:rFonts w:ascii="Times New Roman" w:hAnsi="Times New Roman" w:cs="Times New Roman"/>
        </w:rPr>
        <w:t xml:space="preserve"> and normalized counts, and a variety of miscellaneous supplemental data</w:t>
      </w:r>
      <w:r w:rsidR="00B21F43">
        <w:rPr>
          <w:rFonts w:ascii="Times New Roman" w:hAnsi="Times New Roman" w:cs="Times New Roman"/>
        </w:rPr>
        <w:t xml:space="preserve"> for human pre-frontal cortex samples</w:t>
      </w:r>
      <w:r w:rsidR="00D13F33">
        <w:rPr>
          <w:rFonts w:ascii="Times New Roman" w:hAnsi="Times New Roman" w:cs="Times New Roman"/>
        </w:rPr>
        <w:t xml:space="preserve">. Raw Sepp data was downloaded from the </w:t>
      </w:r>
      <w:proofErr w:type="spellStart"/>
      <w:r w:rsidR="00D13F33">
        <w:rPr>
          <w:rFonts w:ascii="Times New Roman" w:hAnsi="Times New Roman" w:cs="Times New Roman"/>
        </w:rPr>
        <w:t>Kaesmann</w:t>
      </w:r>
      <w:proofErr w:type="spellEnd"/>
      <w:r w:rsidR="00D13F33">
        <w:rPr>
          <w:rFonts w:ascii="Times New Roman" w:hAnsi="Times New Roman" w:cs="Times New Roman"/>
        </w:rPr>
        <w:t xml:space="preserve"> Lab repository (see Data Availability)</w:t>
      </w:r>
      <w:r w:rsidR="00B21F43">
        <w:rPr>
          <w:rFonts w:ascii="Times New Roman" w:hAnsi="Times New Roman" w:cs="Times New Roman"/>
        </w:rPr>
        <w:t xml:space="preserve"> as RDS objects containing only the raw counts for human, mouse and opossum cerebellum samples</w:t>
      </w:r>
      <w:r w:rsidR="00ED1E91">
        <w:rPr>
          <w:rFonts w:ascii="Times New Roman" w:hAnsi="Times New Roman" w:cs="Times New Roman"/>
        </w:rPr>
        <w:t xml:space="preserve"> in </w:t>
      </w:r>
      <w:proofErr w:type="spellStart"/>
      <w:r w:rsidR="00ED1E91">
        <w:rPr>
          <w:rFonts w:ascii="Times New Roman" w:hAnsi="Times New Roman" w:cs="Times New Roman"/>
        </w:rPr>
        <w:t>SingleCellExperiment</w:t>
      </w:r>
      <w:proofErr w:type="spellEnd"/>
      <w:r w:rsidR="00ED1E91">
        <w:rPr>
          <w:rFonts w:ascii="Times New Roman" w:hAnsi="Times New Roman" w:cs="Times New Roman"/>
        </w:rPr>
        <w:t xml:space="preserve"> format </w:t>
      </w:r>
      <w:r w:rsidR="004015D1">
        <w:rPr>
          <w:rFonts w:ascii="Times New Roman" w:hAnsi="Times New Roman" w:cs="Times New Roman"/>
        </w:rPr>
        <w:fldChar w:fldCharType="begin"/>
      </w:r>
      <w:r w:rsidR="004015D1">
        <w:rPr>
          <w:rFonts w:ascii="Times New Roman" w:hAnsi="Times New Roman" w:cs="Times New Roman"/>
        </w:rPr>
        <w:instrText xml:space="preserve"> ADDIN ZOTERO_ITEM CSL_CITATION {"citationID":"uIHkSSP5","properties":{"formattedCitation":"(Amezquita {\\i{}et al.} 2020)","plainCitation":"(Amezquita et al. 2020)","noteIndex":0},"citationItems":[{"id":144,"uris":["http://zotero.org/users/local/edg5ujpK/items/8UIU8MAJ"],"itemData":{"id":144,"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license":"2019 Springer Nature America, Inc.","note":"publisher: Nature Publishing Group","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sidR="004015D1">
        <w:rPr>
          <w:rFonts w:ascii="Times New Roman" w:hAnsi="Times New Roman" w:cs="Times New Roman"/>
        </w:rPr>
        <w:fldChar w:fldCharType="separate"/>
      </w:r>
      <w:r w:rsidR="004015D1" w:rsidRPr="004015D1">
        <w:rPr>
          <w:rFonts w:ascii="Times New Roman" w:hAnsi="Times New Roman" w:cs="Times New Roman"/>
          <w:kern w:val="0"/>
        </w:rPr>
        <w:t xml:space="preserve">(Amezquita </w:t>
      </w:r>
      <w:r w:rsidR="004015D1" w:rsidRPr="004015D1">
        <w:rPr>
          <w:rFonts w:ascii="Times New Roman" w:hAnsi="Times New Roman" w:cs="Times New Roman"/>
          <w:i/>
          <w:iCs/>
          <w:kern w:val="0"/>
        </w:rPr>
        <w:t>et al.</w:t>
      </w:r>
      <w:r w:rsidR="004015D1" w:rsidRPr="004015D1">
        <w:rPr>
          <w:rFonts w:ascii="Times New Roman" w:hAnsi="Times New Roman" w:cs="Times New Roman"/>
          <w:kern w:val="0"/>
        </w:rPr>
        <w:t xml:space="preserve"> 2020)</w:t>
      </w:r>
      <w:r w:rsidR="004015D1">
        <w:rPr>
          <w:rFonts w:ascii="Times New Roman" w:hAnsi="Times New Roman" w:cs="Times New Roman"/>
        </w:rPr>
        <w:fldChar w:fldCharType="end"/>
      </w:r>
      <w:r w:rsidR="00B21F43">
        <w:rPr>
          <w:rFonts w:ascii="Times New Roman" w:hAnsi="Times New Roman" w:cs="Times New Roman"/>
        </w:rPr>
        <w:t xml:space="preserve">. </w:t>
      </w:r>
      <w:r w:rsidR="00ED1E91">
        <w:rPr>
          <w:rFonts w:ascii="Times New Roman" w:hAnsi="Times New Roman" w:cs="Times New Roman"/>
        </w:rPr>
        <w:t xml:space="preserve">All genes in the Sepp data were identified using their </w:t>
      </w:r>
      <w:proofErr w:type="spellStart"/>
      <w:r w:rsidR="00ED1E91">
        <w:rPr>
          <w:rFonts w:ascii="Times New Roman" w:hAnsi="Times New Roman" w:cs="Times New Roman"/>
        </w:rPr>
        <w:t>Ensembl</w:t>
      </w:r>
      <w:proofErr w:type="spellEnd"/>
      <w:r w:rsidR="00ED1E91">
        <w:rPr>
          <w:rFonts w:ascii="Times New Roman" w:hAnsi="Times New Roman" w:cs="Times New Roman"/>
        </w:rPr>
        <w:t xml:space="preserve"> ID or an arbitrary XLOC identifier present only in the opossum data. </w:t>
      </w:r>
      <w:proofErr w:type="spellStart"/>
      <w:r w:rsidR="00ED1E91">
        <w:rPr>
          <w:rFonts w:ascii="Times New Roman" w:hAnsi="Times New Roman" w:cs="Times New Roman"/>
        </w:rPr>
        <w:t>Ensembl</w:t>
      </w:r>
      <w:proofErr w:type="spellEnd"/>
      <w:r w:rsidR="00ED1E91">
        <w:rPr>
          <w:rFonts w:ascii="Times New Roman" w:hAnsi="Times New Roman" w:cs="Times New Roman"/>
        </w:rPr>
        <w:t xml:space="preserve"> IDs were converted to their appropriate gene symbol using the </w:t>
      </w:r>
      <w:proofErr w:type="spellStart"/>
      <w:r w:rsidR="00ED1E91">
        <w:rPr>
          <w:rFonts w:ascii="Times New Roman" w:hAnsi="Times New Roman" w:cs="Times New Roman"/>
        </w:rPr>
        <w:t>BiomaRt</w:t>
      </w:r>
      <w:proofErr w:type="spellEnd"/>
      <w:r w:rsidR="00ED1E91">
        <w:rPr>
          <w:rFonts w:ascii="Times New Roman" w:hAnsi="Times New Roman" w:cs="Times New Roman"/>
        </w:rPr>
        <w:t xml:space="preserve"> R package </w:t>
      </w:r>
      <w:r w:rsidR="004015D1">
        <w:rPr>
          <w:rFonts w:ascii="Times New Roman" w:hAnsi="Times New Roman" w:cs="Times New Roman"/>
        </w:rPr>
        <w:fldChar w:fldCharType="begin"/>
      </w:r>
      <w:r w:rsidR="004015D1">
        <w:rPr>
          <w:rFonts w:ascii="Times New Roman" w:hAnsi="Times New Roman" w:cs="Times New Roman"/>
        </w:rPr>
        <w:instrText xml:space="preserve"> ADDIN ZOTERO_ITEM CSL_CITATION {"citationID":"y4MUtznG","properties":{"formattedCitation":"(Durinck {\\i{}et al.} 2009)","plainCitation":"(Durinck et al. 2009)","noteIndex":0},"citationItems":[{"id":146,"uris":["http://zotero.org/users/local/edg5ujpK/items/GKQNA9WB"],"itemData":{"id":146,"type":"article-journal","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container-title":"Nature Protocols","DOI":"10.1038/nprot.2009.97","ISSN":"1750-2799","issue":"8","journalAbbreviation":"Nat Protoc","language":"en","license":"2009 Springer Nature Limited","note":"publisher: Nature Publishing Group","page":"1184-1191","source":"www.nature.com","title":"Mapping identifiers for the integration of genomic datasets with the R/Bioconductor package biomaRt","volume":"4","author":[{"family":"Durinck","given":"Steffen"},{"family":"Spellman","given":"Paul T."},{"family":"Birney","given":"Ewan"},{"family":"Huber","given":"Wolfgang"}],"issued":{"date-parts":[["2009",8]]}}}],"schema":"https://github.com/citation-style-language/schema/raw/master/csl-citation.json"} </w:instrText>
      </w:r>
      <w:r w:rsidR="004015D1">
        <w:rPr>
          <w:rFonts w:ascii="Times New Roman" w:hAnsi="Times New Roman" w:cs="Times New Roman"/>
        </w:rPr>
        <w:fldChar w:fldCharType="separate"/>
      </w:r>
      <w:r w:rsidR="004015D1" w:rsidRPr="004015D1">
        <w:rPr>
          <w:rFonts w:ascii="Times New Roman" w:hAnsi="Times New Roman" w:cs="Times New Roman"/>
          <w:kern w:val="0"/>
        </w:rPr>
        <w:t xml:space="preserve">(Durinck </w:t>
      </w:r>
      <w:r w:rsidR="004015D1" w:rsidRPr="004015D1">
        <w:rPr>
          <w:rFonts w:ascii="Times New Roman" w:hAnsi="Times New Roman" w:cs="Times New Roman"/>
          <w:i/>
          <w:iCs/>
          <w:kern w:val="0"/>
        </w:rPr>
        <w:t>et al.</w:t>
      </w:r>
      <w:r w:rsidR="004015D1" w:rsidRPr="004015D1">
        <w:rPr>
          <w:rFonts w:ascii="Times New Roman" w:hAnsi="Times New Roman" w:cs="Times New Roman"/>
          <w:kern w:val="0"/>
        </w:rPr>
        <w:t xml:space="preserve"> 2009)</w:t>
      </w:r>
      <w:r w:rsidR="004015D1">
        <w:rPr>
          <w:rFonts w:ascii="Times New Roman" w:hAnsi="Times New Roman" w:cs="Times New Roman"/>
        </w:rPr>
        <w:fldChar w:fldCharType="end"/>
      </w:r>
      <w:r w:rsidR="00ED1E91">
        <w:rPr>
          <w:rFonts w:ascii="Times New Roman" w:hAnsi="Times New Roman" w:cs="Times New Roman"/>
        </w:rPr>
        <w:t xml:space="preserve">, stored alongside their </w:t>
      </w:r>
      <w:proofErr w:type="spellStart"/>
      <w:r w:rsidR="00ED1E91">
        <w:rPr>
          <w:rFonts w:ascii="Times New Roman" w:hAnsi="Times New Roman" w:cs="Times New Roman"/>
        </w:rPr>
        <w:t>Ensembl</w:t>
      </w:r>
      <w:proofErr w:type="spellEnd"/>
      <w:r w:rsidR="00ED1E91">
        <w:rPr>
          <w:rFonts w:ascii="Times New Roman" w:hAnsi="Times New Roman" w:cs="Times New Roman"/>
        </w:rPr>
        <w:t xml:space="preserve"> ID and the resulting matrix was converted to </w:t>
      </w:r>
      <w:proofErr w:type="spellStart"/>
      <w:r w:rsidR="00ED1E91">
        <w:rPr>
          <w:rFonts w:ascii="Times New Roman" w:hAnsi="Times New Roman" w:cs="Times New Roman"/>
        </w:rPr>
        <w:t>anndata</w:t>
      </w:r>
      <w:proofErr w:type="spellEnd"/>
      <w:r w:rsidR="00ED1E91">
        <w:rPr>
          <w:rFonts w:ascii="Times New Roman" w:hAnsi="Times New Roman" w:cs="Times New Roman"/>
        </w:rPr>
        <w:t xml:space="preserve"> using the </w:t>
      </w:r>
      <w:proofErr w:type="spellStart"/>
      <w:r w:rsidR="00ED1E91">
        <w:rPr>
          <w:rFonts w:ascii="Times New Roman" w:hAnsi="Times New Roman" w:cs="Times New Roman"/>
        </w:rPr>
        <w:t>anndata</w:t>
      </w:r>
      <w:proofErr w:type="spellEnd"/>
      <w:r w:rsidR="00ED1E91">
        <w:rPr>
          <w:rFonts w:ascii="Times New Roman" w:hAnsi="Times New Roman" w:cs="Times New Roman"/>
        </w:rPr>
        <w:t xml:space="preserve"> R package</w:t>
      </w:r>
      <w:r w:rsidR="004015D1">
        <w:rPr>
          <w:rFonts w:ascii="Times New Roman" w:hAnsi="Times New Roman" w:cs="Times New Roman"/>
        </w:rPr>
        <w:t xml:space="preserve"> </w:t>
      </w:r>
      <w:r w:rsidR="004015D1">
        <w:rPr>
          <w:rFonts w:ascii="Times New Roman" w:hAnsi="Times New Roman" w:cs="Times New Roman"/>
        </w:rPr>
        <w:fldChar w:fldCharType="begin"/>
      </w:r>
      <w:r w:rsidR="004015D1">
        <w:rPr>
          <w:rFonts w:ascii="Times New Roman" w:hAnsi="Times New Roman" w:cs="Times New Roman"/>
        </w:rPr>
        <w:instrText xml:space="preserve"> ADDIN ZOTERO_ITEM CSL_CITATION {"citationID":"AGPqKcEp","properties":{"formattedCitation":"(Wolf, Angerer and Theis 2018)","plainCitation":"(Wolf, Angerer and Theis 2018)","noteIndex":0},"citationItems":[{"id":150,"uris":["http://zotero.org/users/local/edg5ujpK/items/HK7D72KU"],"itemData":{"id":150,"type":"article-journal","abstract":"Scanpy is a scalable toolkit for analyzing single-cell gene expression data. It includes methods for preprocessing, visualization, clustering, pseudotime and trajectory inference, differential expression testing, and simulation of gene regulatory networks. Its Python-based implementation efficiently deals with data sets of more than one million cells (https://github.com/theislab/Scanpy). Along with Scanpy, we present AnnData, a generic class for handling annotated data matrices (https://github.com/theislab/anndata).","container-title":"Genome Biology","DOI":"10.1186/s13059-017-1382-0","ISSN":"1474-7596","journalAbbreviation":"Genome Biol","note":"PMID: 29409532\nPMCID: PMC5802054","page":"15","source":"PubMed Central","title":"SCANPY: large-scale single-cell gene expression data analysis","title-short":"SCANPY","volume":"19","author":[{"family":"Wolf","given":"F. Alexander"},{"family":"Angerer","given":"Philipp"},{"family":"Theis","given":"Fabian J."}],"issued":{"date-parts":[["2018",2,6]]}}}],"schema":"https://github.com/citation-style-language/schema/raw/master/csl-citation.json"} </w:instrText>
      </w:r>
      <w:r w:rsidR="004015D1">
        <w:rPr>
          <w:rFonts w:ascii="Times New Roman" w:hAnsi="Times New Roman" w:cs="Times New Roman"/>
        </w:rPr>
        <w:fldChar w:fldCharType="separate"/>
      </w:r>
      <w:r w:rsidR="004015D1" w:rsidRPr="004015D1">
        <w:rPr>
          <w:rFonts w:ascii="Times New Roman" w:hAnsi="Times New Roman" w:cs="Times New Roman"/>
        </w:rPr>
        <w:t>(Wolf, Angerer and Theis 2018)</w:t>
      </w:r>
      <w:r w:rsidR="004015D1">
        <w:rPr>
          <w:rFonts w:ascii="Times New Roman" w:hAnsi="Times New Roman" w:cs="Times New Roman"/>
        </w:rPr>
        <w:fldChar w:fldCharType="end"/>
      </w:r>
      <w:r w:rsidR="00ED1E91">
        <w:rPr>
          <w:rFonts w:ascii="Times New Roman" w:hAnsi="Times New Roman" w:cs="Times New Roman"/>
        </w:rPr>
        <w:t xml:space="preserve"> . XLOC identifiers were confirmed by Dr Mari Sepp (</w:t>
      </w:r>
      <w:r w:rsidR="00ED1E91" w:rsidRPr="004015D1">
        <w:rPr>
          <w:rFonts w:ascii="Times New Roman" w:hAnsi="Times New Roman" w:cs="Times New Roman"/>
        </w:rPr>
        <w:t>personal communication –</w:t>
      </w:r>
      <w:r w:rsidR="004015D1">
        <w:rPr>
          <w:rFonts w:ascii="Times New Roman" w:hAnsi="Times New Roman" w:cs="Times New Roman"/>
        </w:rPr>
        <w:t xml:space="preserve"> </w:t>
      </w:r>
      <w:r w:rsidR="004015D1">
        <w:rPr>
          <w:rFonts w:ascii="Times New Roman" w:hAnsi="Times New Roman" w:cs="Times New Roman"/>
        </w:rPr>
        <w:fldChar w:fldCharType="begin"/>
      </w:r>
      <w:r w:rsidR="00546D50">
        <w:rPr>
          <w:rFonts w:ascii="Times New Roman" w:hAnsi="Times New Roman" w:cs="Times New Roman"/>
        </w:rPr>
        <w:instrText xml:space="preserve"> ADDIN ZOTERO_ITEM CSL_CITATION {"citationID":"0zvXQukT","properties":{"formattedCitation":"(Sepp 2024)","plainCitation":"(Sepp 2024)","dontUpdate":true,"noteIndex":0},"citationItems":[{"id":153,"uris":["http://zotero.org/users/local/edg5ujpK/items/G52WK58D"],"itemData":{"id":153,"type":"personal_communication","title":"Cellular Development Dataset Clarification","author":[{"family":"Sepp","given":"Mari"}],"issued":{"date-parts":[["2024",12,11]]}}}],"schema":"https://github.com/citation-style-language/schema/raw/master/csl-citation.json"} </w:instrText>
      </w:r>
      <w:r w:rsidR="004015D1">
        <w:rPr>
          <w:rFonts w:ascii="Times New Roman" w:hAnsi="Times New Roman" w:cs="Times New Roman"/>
        </w:rPr>
        <w:fldChar w:fldCharType="separate"/>
      </w:r>
      <w:r w:rsidR="00BC3AA9" w:rsidRPr="00BC3AA9">
        <w:rPr>
          <w:rFonts w:ascii="Times New Roman" w:hAnsi="Times New Roman" w:cs="Times New Roman"/>
        </w:rPr>
        <w:t>Sepp 2024</w:t>
      </w:r>
      <w:r w:rsidR="004015D1">
        <w:rPr>
          <w:rFonts w:ascii="Times New Roman" w:hAnsi="Times New Roman" w:cs="Times New Roman"/>
        </w:rPr>
        <w:fldChar w:fldCharType="end"/>
      </w:r>
      <w:r w:rsidR="00ED1E91" w:rsidRPr="004015D1">
        <w:rPr>
          <w:rFonts w:ascii="Times New Roman" w:hAnsi="Times New Roman" w:cs="Times New Roman"/>
        </w:rPr>
        <w:t>)</w:t>
      </w:r>
      <w:r w:rsidR="00ED1E91">
        <w:rPr>
          <w:rFonts w:ascii="Times New Roman" w:hAnsi="Times New Roman" w:cs="Times New Roman"/>
        </w:rPr>
        <w:t xml:space="preserve"> </w:t>
      </w:r>
      <w:r w:rsidR="00AD6367">
        <w:rPr>
          <w:rFonts w:ascii="Times New Roman" w:hAnsi="Times New Roman" w:cs="Times New Roman"/>
        </w:rPr>
        <w:t xml:space="preserve">to derive from another </w:t>
      </w:r>
      <w:r w:rsidR="00A604CB">
        <w:rPr>
          <w:rFonts w:ascii="Times New Roman" w:hAnsi="Times New Roman" w:cs="Times New Roman"/>
        </w:rPr>
        <w:t>study</w:t>
      </w:r>
      <w:r w:rsidR="00AD6367">
        <w:rPr>
          <w:rFonts w:ascii="Times New Roman" w:hAnsi="Times New Roman" w:cs="Times New Roman"/>
        </w:rPr>
        <w:t xml:space="preserve"> </w:t>
      </w:r>
      <w:r w:rsidR="00BC3AA9">
        <w:rPr>
          <w:rFonts w:ascii="Times New Roman" w:hAnsi="Times New Roman" w:cs="Times New Roman"/>
        </w:rPr>
        <w:fldChar w:fldCharType="begin"/>
      </w:r>
      <w:r w:rsidR="00BC3AA9">
        <w:rPr>
          <w:rFonts w:ascii="Times New Roman" w:hAnsi="Times New Roman" w:cs="Times New Roman"/>
        </w:rPr>
        <w:instrText xml:space="preserve"> ADDIN ZOTERO_ITEM CSL_CITATION {"citationID":"ugDVLFJL","properties":{"formattedCitation":"(Wang {\\i{}et al.} 2020)","plainCitation":"(Wang et al. 2020)","noteIndex":0},"citationItems":[{"id":154,"uris":["http://zotero.org/users/local/edg5ujpK/items/7ELDGHEU"],"itemData":{"id":154,"type":"article-journal","abstract":"Gene-expression programs define shared and species-specific phenotypes, but their evolution remains largely uncharacterized beyond the transcriptome layer1. Here we report an analysis of the co-evolution of translatomes and transcriptomes using ribosome-profiling and matched RNA-sequencing data for three organs (brain, liver and testis) in five mammals (human, macaque, mouse, opossum and platypus) and a bird (chicken). Our within-species analyses reveal that translational regulation is widespread in the different organs, in particular across the spermatogenic cell types of the testis. The between-species divergence in gene expression is around 20% lower at the translatome layer than at the transcriptome layer owing to extensive buffering between the expression layers, which especially preserved old, essential and housekeeping genes. Translational upregulation specifically counterbalanced global dosage reductions during the evolution of sex chromosomes and the effects of meiotic sex-chromosome inactivation during spermatogenesis. Despite the overall prevalence of buffering, some genes evolved faster at the translatome layer—potentially indicating adaptive changes in expression; testis tissue shows the highest fraction of such genes. Further analyses incorporating mass spectrometry proteomics data establish that the co-evolution of transcriptomes and translatomes is reflected at the proteome layer. Together, our work uncovers co-evolutionary patterns and associated selective forces across the expression layers, and provides a resource for understanding their interplay in mammalian organs.","container-title":"Nature","DOI":"10.1038/s41586-020-2899-z","ISSN":"1476-4687","issue":"7839","language":"en","license":"2020 The Author(s), under exclusive licence to Springer Nature Limited","note":"publisher: Nature Publishing Group","page":"642-647","source":"www.nature.com","title":"Transcriptome and translatome co-evolution in mammals","volume":"588","author":[{"family":"Wang","given":"Zhong-Yi"},{"family":"Leushkin","given":"Evgeny"},{"family":"Liechti","given":"Angélica"},{"family":"Ovchinnikova","given":"Svetlana"},{"family":"Mößinger","given":"Katharina"},{"family":"Brüning","given":"Thoomke"},{"family":"Rummel","given":"Coralie"},{"family":"Grützner","given":"Frank"},{"family":"Cardoso-Moreira","given":"Margarida"},{"family":"Janich","given":"Peggy"},{"family":"Gatfield","given":"David"},{"family":"Diagouraga","given":"Boubou"},{"family":"Massy","given":"Bernard","non-dropping-particle":"de"},{"family":"Gill","given":"Mark E."},{"family":"Peters","given":"Antoine H. F. M."},{"family":"Anders","given":"Simon"},{"family":"Kaessmann","given":"Henrik"}],"issued":{"date-parts":[["2020",12]]}}}],"schema":"https://github.com/citation-style-language/schema/raw/master/csl-citation.json"} </w:instrText>
      </w:r>
      <w:r w:rsidR="00BC3AA9">
        <w:rPr>
          <w:rFonts w:ascii="Times New Roman" w:hAnsi="Times New Roman" w:cs="Times New Roman"/>
        </w:rPr>
        <w:fldChar w:fldCharType="separate"/>
      </w:r>
      <w:r w:rsidR="00BC3AA9" w:rsidRPr="00BC3AA9">
        <w:rPr>
          <w:rFonts w:ascii="Times New Roman" w:hAnsi="Times New Roman" w:cs="Times New Roman"/>
          <w:kern w:val="0"/>
        </w:rPr>
        <w:t xml:space="preserve">(Wang </w:t>
      </w:r>
      <w:r w:rsidR="00BC3AA9" w:rsidRPr="00BC3AA9">
        <w:rPr>
          <w:rFonts w:ascii="Times New Roman" w:hAnsi="Times New Roman" w:cs="Times New Roman"/>
          <w:i/>
          <w:iCs/>
          <w:kern w:val="0"/>
        </w:rPr>
        <w:t>et al.</w:t>
      </w:r>
      <w:r w:rsidR="00BC3AA9" w:rsidRPr="00BC3AA9">
        <w:rPr>
          <w:rFonts w:ascii="Times New Roman" w:hAnsi="Times New Roman" w:cs="Times New Roman"/>
          <w:kern w:val="0"/>
        </w:rPr>
        <w:t xml:space="preserve"> 2020)</w:t>
      </w:r>
      <w:r w:rsidR="00BC3AA9">
        <w:rPr>
          <w:rFonts w:ascii="Times New Roman" w:hAnsi="Times New Roman" w:cs="Times New Roman"/>
        </w:rPr>
        <w:fldChar w:fldCharType="end"/>
      </w:r>
      <w:r w:rsidR="00AD6367">
        <w:rPr>
          <w:rFonts w:ascii="Times New Roman" w:hAnsi="Times New Roman" w:cs="Times New Roman"/>
        </w:rPr>
        <w:t xml:space="preserve"> and represent putative transcripts which do not map to known genes and therefore do not have corresponding gene symbols.  A pre-mRNA gene transfer format file was provided, containing the genomic positions for these putative genes (</w:t>
      </w:r>
      <w:r w:rsidR="009C6F05">
        <w:rPr>
          <w:rFonts w:ascii="Times New Roman" w:hAnsi="Times New Roman" w:cs="Times New Roman"/>
        </w:rPr>
        <w:t>see Data Availability</w:t>
      </w:r>
      <w:r w:rsidR="00AD6367">
        <w:rPr>
          <w:rFonts w:ascii="Times New Roman" w:hAnsi="Times New Roman" w:cs="Times New Roman"/>
        </w:rPr>
        <w:t>).</w:t>
      </w:r>
      <w:r w:rsidR="007F15D6">
        <w:rPr>
          <w:rFonts w:ascii="Times New Roman" w:hAnsi="Times New Roman" w:cs="Times New Roman"/>
        </w:rPr>
        <w:t xml:space="preserve"> Metadata </w:t>
      </w:r>
      <w:r w:rsidR="007B7173">
        <w:rPr>
          <w:rFonts w:ascii="Times New Roman" w:hAnsi="Times New Roman" w:cs="Times New Roman"/>
        </w:rPr>
        <w:t xml:space="preserve">contained in Supplementary Table 1 of the Sepp paper was adjusted to convert the sample ages given in Carnegie stages to weeks post conception based on </w:t>
      </w:r>
      <w:r w:rsidR="00A604CB">
        <w:rPr>
          <w:rFonts w:ascii="Times New Roman" w:hAnsi="Times New Roman" w:cs="Times New Roman"/>
        </w:rPr>
        <w:t>conversions given</w:t>
      </w:r>
      <w:r w:rsidR="007B7173">
        <w:rPr>
          <w:rFonts w:ascii="Times New Roman" w:hAnsi="Times New Roman" w:cs="Times New Roman"/>
        </w:rPr>
        <w:t xml:space="preserve"> in the body of the paper. These were converted again to a common numerical scale consistent with the Herring data and all 3 designations were included in the final metadata for completeness. All resulting metadata was added to the count matrix to build the complete </w:t>
      </w:r>
      <w:proofErr w:type="spellStart"/>
      <w:r w:rsidR="007B7173">
        <w:rPr>
          <w:rFonts w:ascii="Times New Roman" w:hAnsi="Times New Roman" w:cs="Times New Roman"/>
        </w:rPr>
        <w:t>anndata</w:t>
      </w:r>
      <w:proofErr w:type="spellEnd"/>
      <w:r w:rsidR="007B7173">
        <w:rPr>
          <w:rFonts w:ascii="Times New Roman" w:hAnsi="Times New Roman" w:cs="Times New Roman"/>
        </w:rPr>
        <w:t xml:space="preserve"> objects for the Sepp data. </w:t>
      </w:r>
    </w:p>
    <w:p w14:paraId="4A2E6009" w14:textId="3D358DD3" w:rsidR="00B1767A" w:rsidRDefault="00B1767A" w:rsidP="00AB04C1">
      <w:pPr>
        <w:spacing w:line="360" w:lineRule="auto"/>
        <w:rPr>
          <w:rFonts w:ascii="Times New Roman" w:hAnsi="Times New Roman" w:cs="Times New Roman"/>
          <w:u w:val="single"/>
        </w:rPr>
      </w:pPr>
      <w:r w:rsidRPr="00B91B30">
        <w:rPr>
          <w:rFonts w:ascii="Times New Roman" w:hAnsi="Times New Roman" w:cs="Times New Roman"/>
          <w:u w:val="single"/>
        </w:rPr>
        <w:t xml:space="preserve">Cleaning and </w:t>
      </w:r>
      <w:r w:rsidR="00B91B30">
        <w:rPr>
          <w:rFonts w:ascii="Times New Roman" w:hAnsi="Times New Roman" w:cs="Times New Roman"/>
          <w:u w:val="single"/>
        </w:rPr>
        <w:t>F</w:t>
      </w:r>
      <w:r w:rsidRPr="00B91B30">
        <w:rPr>
          <w:rFonts w:ascii="Times New Roman" w:hAnsi="Times New Roman" w:cs="Times New Roman"/>
          <w:u w:val="single"/>
        </w:rPr>
        <w:t>iltering</w:t>
      </w:r>
    </w:p>
    <w:p w14:paraId="5CFA3A70" w14:textId="1741CC99" w:rsidR="00B91B30" w:rsidRPr="00B91B30" w:rsidRDefault="00B91B30" w:rsidP="00AB04C1">
      <w:pPr>
        <w:spacing w:line="360" w:lineRule="auto"/>
        <w:rPr>
          <w:rFonts w:ascii="Times New Roman" w:hAnsi="Times New Roman" w:cs="Times New Roman"/>
        </w:rPr>
      </w:pPr>
      <w:r>
        <w:rPr>
          <w:rFonts w:ascii="Times New Roman" w:hAnsi="Times New Roman" w:cs="Times New Roman"/>
        </w:rPr>
        <w:t xml:space="preserve">Since the processing that had already been performed on the Sepp data was unclear, steps were taken to check key features and ensure the quality standard was as consistent as possible with the Herring data. Normalization did not appear to have been applied based on the available documentation and sums of the raw count data </w:t>
      </w:r>
      <w:r w:rsidR="002D5EC5">
        <w:rPr>
          <w:rFonts w:ascii="Times New Roman" w:hAnsi="Times New Roman" w:cs="Times New Roman"/>
        </w:rPr>
        <w:t>producing</w:t>
      </w:r>
      <w:r>
        <w:rPr>
          <w:rFonts w:ascii="Times New Roman" w:hAnsi="Times New Roman" w:cs="Times New Roman"/>
        </w:rPr>
        <w:t xml:space="preserve"> integer results. Common normalization processes</w:t>
      </w:r>
      <w:r w:rsidR="00106D18">
        <w:rPr>
          <w:rFonts w:ascii="Times New Roman" w:hAnsi="Times New Roman" w:cs="Times New Roman"/>
        </w:rPr>
        <w:t xml:space="preserve"> based on log transformations</w:t>
      </w:r>
      <w:r>
        <w:rPr>
          <w:rFonts w:ascii="Times New Roman" w:hAnsi="Times New Roman" w:cs="Times New Roman"/>
        </w:rPr>
        <w:t xml:space="preserve"> </w:t>
      </w:r>
      <w:r w:rsidR="00DB4B6B">
        <w:rPr>
          <w:rFonts w:ascii="Times New Roman" w:hAnsi="Times New Roman" w:cs="Times New Roman"/>
        </w:rPr>
        <w:t xml:space="preserve">or regression models </w:t>
      </w:r>
      <w:r>
        <w:rPr>
          <w:rFonts w:ascii="Times New Roman" w:hAnsi="Times New Roman" w:cs="Times New Roman"/>
        </w:rPr>
        <w:t xml:space="preserve">introduce floating point values into the count matrix, making this a quick way of determining whether they have been applied. </w:t>
      </w:r>
      <w:r w:rsidR="00DB4B6B">
        <w:rPr>
          <w:rFonts w:ascii="Times New Roman" w:hAnsi="Times New Roman" w:cs="Times New Roman"/>
        </w:rPr>
        <w:t>Genes</w:t>
      </w:r>
      <w:r w:rsidR="00312FB1">
        <w:rPr>
          <w:rFonts w:ascii="Times New Roman" w:hAnsi="Times New Roman" w:cs="Times New Roman"/>
        </w:rPr>
        <w:t xml:space="preserve"> present in less than 5 cells were removed as uninformative</w:t>
      </w:r>
      <w:r w:rsidR="00B76CF6">
        <w:rPr>
          <w:rFonts w:ascii="Times New Roman" w:hAnsi="Times New Roman" w:cs="Times New Roman"/>
        </w:rPr>
        <w:t>, then f</w:t>
      </w:r>
      <w:r w:rsidR="00312FB1">
        <w:rPr>
          <w:rFonts w:ascii="Times New Roman" w:hAnsi="Times New Roman" w:cs="Times New Roman"/>
        </w:rPr>
        <w:t xml:space="preserve">eature </w:t>
      </w:r>
      <w:r w:rsidR="00312FB1">
        <w:rPr>
          <w:rFonts w:ascii="Times New Roman" w:hAnsi="Times New Roman" w:cs="Times New Roman"/>
        </w:rPr>
        <w:lastRenderedPageBreak/>
        <w:t xml:space="preserve">counts per cell and library sizes were plotted </w:t>
      </w:r>
      <w:r w:rsidR="002D5EC5">
        <w:rPr>
          <w:rFonts w:ascii="Times New Roman" w:hAnsi="Times New Roman" w:cs="Times New Roman"/>
        </w:rPr>
        <w:t xml:space="preserve">for each batch </w:t>
      </w:r>
      <w:r w:rsidR="00312FB1">
        <w:rPr>
          <w:rFonts w:ascii="Times New Roman" w:hAnsi="Times New Roman" w:cs="Times New Roman"/>
        </w:rPr>
        <w:t xml:space="preserve">to visualise their distributions and identify any </w:t>
      </w:r>
      <w:r w:rsidR="00550EFA">
        <w:rPr>
          <w:rFonts w:ascii="Times New Roman" w:hAnsi="Times New Roman" w:cs="Times New Roman"/>
        </w:rPr>
        <w:t>low-quality</w:t>
      </w:r>
      <w:r w:rsidR="00312FB1">
        <w:rPr>
          <w:rFonts w:ascii="Times New Roman" w:hAnsi="Times New Roman" w:cs="Times New Roman"/>
        </w:rPr>
        <w:t xml:space="preserve"> runs. Nuclei were screened based on feature count and any with counts lower than 3 median absolute deviations below the mean were discarded</w:t>
      </w:r>
      <w:r w:rsidR="00BB10FE">
        <w:rPr>
          <w:rFonts w:ascii="Times New Roman" w:hAnsi="Times New Roman" w:cs="Times New Roman"/>
        </w:rPr>
        <w:t xml:space="preserve">. </w:t>
      </w:r>
      <w:r w:rsidR="00312FB1">
        <w:rPr>
          <w:rFonts w:ascii="Times New Roman" w:hAnsi="Times New Roman" w:cs="Times New Roman"/>
        </w:rPr>
        <w:t xml:space="preserve">Cells were screened for mitochondrial and ribosomal gene content and found to contain much higher proportions of ribosomal RNA than mitochondrial. </w:t>
      </w:r>
      <w:r w:rsidR="002C79D0">
        <w:rPr>
          <w:rFonts w:ascii="Times New Roman" w:hAnsi="Times New Roman" w:cs="Times New Roman"/>
        </w:rPr>
        <w:t xml:space="preserve">Since both represent ambient RNA contamination </w:t>
      </w:r>
      <w:r w:rsidR="00BB10FE">
        <w:rPr>
          <w:rFonts w:ascii="Times New Roman" w:hAnsi="Times New Roman" w:cs="Times New Roman"/>
        </w:rPr>
        <w:t>they are</w:t>
      </w:r>
      <w:r w:rsidR="002C79D0">
        <w:rPr>
          <w:rFonts w:ascii="Times New Roman" w:hAnsi="Times New Roman" w:cs="Times New Roman"/>
        </w:rPr>
        <w:t xml:space="preserve"> expect</w:t>
      </w:r>
      <w:r w:rsidR="00BB10FE">
        <w:rPr>
          <w:rFonts w:ascii="Times New Roman" w:hAnsi="Times New Roman" w:cs="Times New Roman"/>
        </w:rPr>
        <w:t>ed</w:t>
      </w:r>
      <w:r w:rsidR="002C79D0">
        <w:rPr>
          <w:rFonts w:ascii="Times New Roman" w:hAnsi="Times New Roman" w:cs="Times New Roman"/>
        </w:rPr>
        <w:t xml:space="preserve"> to be correlated, however the very low overall mitochondrial</w:t>
      </w:r>
      <w:r w:rsidR="00BB10FE">
        <w:rPr>
          <w:rFonts w:ascii="Times New Roman" w:hAnsi="Times New Roman" w:cs="Times New Roman"/>
        </w:rPr>
        <w:t xml:space="preserve"> gene</w:t>
      </w:r>
      <w:r w:rsidR="002C79D0">
        <w:rPr>
          <w:rFonts w:ascii="Times New Roman" w:hAnsi="Times New Roman" w:cs="Times New Roman"/>
        </w:rPr>
        <w:t xml:space="preserve"> content suggested that prior filtering had already been applied to remove mitochondrial RNA, so no extra filtering was performed</w:t>
      </w:r>
      <w:r w:rsidR="00C966C5">
        <w:rPr>
          <w:rFonts w:ascii="Times New Roman" w:hAnsi="Times New Roman" w:cs="Times New Roman"/>
        </w:rPr>
        <w:t xml:space="preserve"> on this basis</w:t>
      </w:r>
      <w:r w:rsidR="002C79D0">
        <w:rPr>
          <w:rFonts w:ascii="Times New Roman" w:hAnsi="Times New Roman" w:cs="Times New Roman"/>
        </w:rPr>
        <w:t>. Cells with ribosomal gene counts greater than 3 median absolute deviations above the mean, as a percentage of total cell counts, or with greater than 20% total ribosomal gene content were discarded. Genes were screened based on expression as a percentage of total counts and any that were deemed problematically dominating were removed</w:t>
      </w:r>
      <w:r w:rsidR="00A604CB">
        <w:rPr>
          <w:rFonts w:ascii="Times New Roman" w:hAnsi="Times New Roman" w:cs="Times New Roman"/>
        </w:rPr>
        <w:t xml:space="preserve">, including MALAT1 and its orthologues which are known to be </w:t>
      </w:r>
      <w:r w:rsidR="00BC3AA9">
        <w:rPr>
          <w:rFonts w:ascii="Times New Roman" w:hAnsi="Times New Roman" w:cs="Times New Roman"/>
        </w:rPr>
        <w:t>highly captured</w:t>
      </w:r>
      <w:r w:rsidR="00A604CB">
        <w:rPr>
          <w:rFonts w:ascii="Times New Roman" w:hAnsi="Times New Roman" w:cs="Times New Roman"/>
        </w:rPr>
        <w:t xml:space="preserve"> </w:t>
      </w:r>
      <w:r w:rsidR="00BC3AA9">
        <w:rPr>
          <w:rFonts w:ascii="Times New Roman" w:hAnsi="Times New Roman" w:cs="Times New Roman"/>
        </w:rPr>
        <w:t>in poly-A</w:t>
      </w:r>
      <w:r w:rsidR="00A604CB">
        <w:rPr>
          <w:rFonts w:ascii="Times New Roman" w:hAnsi="Times New Roman" w:cs="Times New Roman"/>
        </w:rPr>
        <w:t xml:space="preserve"> single cell RNA assays</w:t>
      </w:r>
      <w:r w:rsidR="00BF4DD0">
        <w:rPr>
          <w:rFonts w:ascii="Times New Roman" w:hAnsi="Times New Roman" w:cs="Times New Roman"/>
        </w:rPr>
        <w:t xml:space="preserve"> </w:t>
      </w:r>
      <w:r w:rsidR="00BF4DD0">
        <w:rPr>
          <w:rFonts w:ascii="Times New Roman" w:hAnsi="Times New Roman" w:cs="Times New Roman"/>
        </w:rPr>
        <w:fldChar w:fldCharType="begin"/>
      </w:r>
      <w:r w:rsidR="00BF4DD0">
        <w:rPr>
          <w:rFonts w:ascii="Times New Roman" w:hAnsi="Times New Roman" w:cs="Times New Roman"/>
        </w:rPr>
        <w:instrText xml:space="preserve"> ADDIN ZOTERO_ITEM CSL_CITATION {"citationID":"YzGvAe1J","properties":{"formattedCitation":"(Clarke and Bader 2024)","plainCitation":"(Clarke and Bader 2024)","noteIndex":0},"citationItems":[{"id":158,"uris":["http://zotero.org/users/local/edg5ujpK/items/QHUAYS8H"],"itemData":{"id":158,"type":"article","abstract":"Single-cell RNA sequencing (scRNA-seq) has revolutionized our understanding of cell types and tissues. However, empty droplets and poor quality cells are often captured in single cell genomics experiments and need to be removed to avoid cell type interpretation errors. Many automated and manual methods exist to identify poor quality cells or empty droplets, such as minimum RNA count thresholds and comparing the gene expression profile of an individual cell to the overall background RNA expression of the experiment. A versatile approach is to use unbalanced overall RNA splice ratios of cells to identify poor quality cells or empty droplets. However, this approach is computationally intensive, requiring a detailed search through all sequence reads in the experiment to quantify spliced and unspliced reads. We found that the expression level of MALAT1, a non-coding RNA retained in the nucleus and ubiquitously expressed across cell types, is strongly correlated with this splice ratio measure and thus can be used to similarly identify low quality cells in scRNA-seq data. Since it is easy to visualize the expression of a single gene in single-cell maps, MALAT1 expression is a simple cell quality measure that can be quickly used during the cell annotation process to improve the interpretation of cells in tissues of human, mouse and other species with a conserved MALAT1 function.","DOI":"10.1101/2024.07.14.603469","language":"en","license":"© 2024, Posted by Cold Spring Harbor Laboratory. This pre-print is available under a Creative Commons License (Attribution 4.0 International), CC BY 4.0, as described at http://creativecommons.org/licenses/by/4.0/","note":"page: 2024.07.14.603469\nsection: New Results","publisher":"bioRxiv","source":"bioRxiv","title":"MALAT1 expression indicates cell quality in single-cell RNA sequencing data","URL":"https://www.biorxiv.org/content/10.1101/2024.07.14.603469v1","author":[{"family":"Clarke","given":"Zoe A."},{"family":"Bader","given":"Gary D."}],"accessed":{"date-parts":[["2025",5,22]]},"issued":{"date-parts":[["2024",7,17]]}}}],"schema":"https://github.com/citation-style-language/schema/raw/master/csl-citation.json"} </w:instrText>
      </w:r>
      <w:r w:rsidR="00BF4DD0">
        <w:rPr>
          <w:rFonts w:ascii="Times New Roman" w:hAnsi="Times New Roman" w:cs="Times New Roman"/>
        </w:rPr>
        <w:fldChar w:fldCharType="separate"/>
      </w:r>
      <w:r w:rsidR="00BF4DD0" w:rsidRPr="00BF4DD0">
        <w:rPr>
          <w:rFonts w:ascii="Times New Roman" w:hAnsi="Times New Roman" w:cs="Times New Roman"/>
        </w:rPr>
        <w:t>(Clarke and Bader 2024)</w:t>
      </w:r>
      <w:r w:rsidR="00BF4DD0">
        <w:rPr>
          <w:rFonts w:ascii="Times New Roman" w:hAnsi="Times New Roman" w:cs="Times New Roman"/>
        </w:rPr>
        <w:fldChar w:fldCharType="end"/>
      </w:r>
      <w:r w:rsidR="00A604CB">
        <w:rPr>
          <w:rFonts w:ascii="Times New Roman" w:hAnsi="Times New Roman" w:cs="Times New Roman"/>
        </w:rPr>
        <w:t xml:space="preserve">. </w:t>
      </w:r>
      <w:r w:rsidR="00A52433">
        <w:rPr>
          <w:rFonts w:ascii="Times New Roman" w:hAnsi="Times New Roman" w:cs="Times New Roman"/>
        </w:rPr>
        <w:t>Doublet detection had been already performed for all datasets according to their respective documentation and was not run again to prevent removal of false positives.</w:t>
      </w:r>
    </w:p>
    <w:p w14:paraId="3F6764B3" w14:textId="401CC15B" w:rsidR="00B1767A" w:rsidRDefault="00B1767A" w:rsidP="4C5E276C">
      <w:pPr>
        <w:spacing w:line="360" w:lineRule="auto"/>
        <w:rPr>
          <w:rFonts w:ascii="Times New Roman" w:hAnsi="Times New Roman" w:cs="Times New Roman"/>
          <w:u w:val="single"/>
        </w:rPr>
      </w:pPr>
      <w:r w:rsidRPr="4C5E276C">
        <w:rPr>
          <w:rFonts w:ascii="Times New Roman" w:hAnsi="Times New Roman" w:cs="Times New Roman"/>
          <w:u w:val="single"/>
        </w:rPr>
        <w:t>Normalization</w:t>
      </w:r>
    </w:p>
    <w:p w14:paraId="3108E979" w14:textId="25F04CFE" w:rsidR="5CE222FD" w:rsidRDefault="5CE222FD" w:rsidP="4C5E276C">
      <w:pPr>
        <w:spacing w:line="360" w:lineRule="auto"/>
        <w:rPr>
          <w:rFonts w:ascii="Times New Roman" w:hAnsi="Times New Roman" w:cs="Times New Roman"/>
        </w:rPr>
      </w:pPr>
      <w:proofErr w:type="spellStart"/>
      <w:r w:rsidRPr="4C5E276C">
        <w:rPr>
          <w:rFonts w:ascii="Times New Roman" w:hAnsi="Times New Roman" w:cs="Times New Roman"/>
        </w:rPr>
        <w:t>Downsampling</w:t>
      </w:r>
      <w:proofErr w:type="spellEnd"/>
      <w:r w:rsidRPr="4C5E276C">
        <w:rPr>
          <w:rFonts w:ascii="Times New Roman" w:hAnsi="Times New Roman" w:cs="Times New Roman"/>
        </w:rPr>
        <w:t xml:space="preserve"> was applied to the Sepp data to mitigate bias due to library size. Any cells with total counts less than 1000 were removed</w:t>
      </w:r>
      <w:r w:rsidR="1B4EFBD0" w:rsidRPr="4C5E276C">
        <w:rPr>
          <w:rFonts w:ascii="Times New Roman" w:hAnsi="Times New Roman" w:cs="Times New Roman"/>
        </w:rPr>
        <w:t xml:space="preserve"> and </w:t>
      </w:r>
      <w:r w:rsidR="6BD602C7" w:rsidRPr="4C5E276C">
        <w:rPr>
          <w:rFonts w:ascii="Times New Roman" w:hAnsi="Times New Roman" w:cs="Times New Roman"/>
        </w:rPr>
        <w:t>those remaining</w:t>
      </w:r>
      <w:r w:rsidR="1B4EFBD0" w:rsidRPr="4C5E276C">
        <w:rPr>
          <w:rFonts w:ascii="Times New Roman" w:hAnsi="Times New Roman" w:cs="Times New Roman"/>
        </w:rPr>
        <w:t xml:space="preserve"> were </w:t>
      </w:r>
      <w:proofErr w:type="spellStart"/>
      <w:r w:rsidR="1B4EFBD0" w:rsidRPr="4C5E276C">
        <w:rPr>
          <w:rFonts w:ascii="Times New Roman" w:hAnsi="Times New Roman" w:cs="Times New Roman"/>
        </w:rPr>
        <w:t>downsampled</w:t>
      </w:r>
      <w:proofErr w:type="spellEnd"/>
      <w:r w:rsidR="1B4EFBD0" w:rsidRPr="4C5E276C">
        <w:rPr>
          <w:rFonts w:ascii="Times New Roman" w:hAnsi="Times New Roman" w:cs="Times New Roman"/>
        </w:rPr>
        <w:t xml:space="preserve"> to 1000 counts per cell. </w:t>
      </w:r>
      <w:r w:rsidR="35203114" w:rsidRPr="4C5E276C">
        <w:rPr>
          <w:rFonts w:ascii="Times New Roman" w:hAnsi="Times New Roman" w:cs="Times New Roman"/>
        </w:rPr>
        <w:t xml:space="preserve">Two separate transformations were applied to the </w:t>
      </w:r>
      <w:proofErr w:type="spellStart"/>
      <w:r w:rsidR="35203114" w:rsidRPr="4C5E276C">
        <w:rPr>
          <w:rFonts w:ascii="Times New Roman" w:hAnsi="Times New Roman" w:cs="Times New Roman"/>
        </w:rPr>
        <w:t>downsampled</w:t>
      </w:r>
      <w:proofErr w:type="spellEnd"/>
      <w:r w:rsidR="35203114" w:rsidRPr="4C5E276C">
        <w:rPr>
          <w:rFonts w:ascii="Times New Roman" w:hAnsi="Times New Roman" w:cs="Times New Roman"/>
        </w:rPr>
        <w:t xml:space="preserve"> counts and stored concurrently. First, counts </w:t>
      </w:r>
      <w:r w:rsidR="411E567D" w:rsidRPr="4C5E276C">
        <w:rPr>
          <w:rFonts w:ascii="Times New Roman" w:hAnsi="Times New Roman" w:cs="Times New Roman"/>
        </w:rPr>
        <w:t>were binarized to</w:t>
      </w:r>
      <w:r w:rsidR="48708DD5" w:rsidRPr="4C5E276C">
        <w:rPr>
          <w:rFonts w:ascii="Times New Roman" w:hAnsi="Times New Roman" w:cs="Times New Roman"/>
        </w:rPr>
        <w:t xml:space="preserve"> represent whether each feature was present or not in each cell, for use in </w:t>
      </w:r>
      <w:r w:rsidR="740F555F" w:rsidRPr="4C5E276C">
        <w:rPr>
          <w:rFonts w:ascii="Times New Roman" w:hAnsi="Times New Roman" w:cs="Times New Roman"/>
        </w:rPr>
        <w:t xml:space="preserve">cell typing where we are more interested in whether marker genes are expressed or not, rather than the magnitude of their expression. Second, a log1p transformation </w:t>
      </w:r>
      <w:r w:rsidR="59ABE9D3" w:rsidRPr="4C5E276C">
        <w:rPr>
          <w:rFonts w:ascii="Times New Roman" w:hAnsi="Times New Roman" w:cs="Times New Roman"/>
        </w:rPr>
        <w:t>was applied to counts</w:t>
      </w:r>
      <w:r w:rsidR="79D9E57B" w:rsidRPr="4C5E276C">
        <w:rPr>
          <w:rFonts w:ascii="Times New Roman" w:hAnsi="Times New Roman" w:cs="Times New Roman"/>
        </w:rPr>
        <w:t xml:space="preserve"> to reduce the range of expression values while preserving variance</w:t>
      </w:r>
      <w:r w:rsidR="59ABE9D3" w:rsidRPr="4C5E276C">
        <w:rPr>
          <w:rFonts w:ascii="Times New Roman" w:hAnsi="Times New Roman" w:cs="Times New Roman"/>
        </w:rPr>
        <w:t xml:space="preserve">, </w:t>
      </w:r>
      <w:r w:rsidR="00855A08">
        <w:rPr>
          <w:rFonts w:ascii="Times New Roman" w:hAnsi="Times New Roman" w:cs="Times New Roman"/>
        </w:rPr>
        <w:t xml:space="preserve">intended </w:t>
      </w:r>
      <w:r w:rsidR="59ABE9D3" w:rsidRPr="4C5E276C">
        <w:rPr>
          <w:rFonts w:ascii="Times New Roman" w:hAnsi="Times New Roman" w:cs="Times New Roman"/>
        </w:rPr>
        <w:t>for use in all other analytical applications which d</w:t>
      </w:r>
      <w:r w:rsidR="00925435">
        <w:rPr>
          <w:rFonts w:ascii="Times New Roman" w:hAnsi="Times New Roman" w:cs="Times New Roman"/>
        </w:rPr>
        <w:t>id</w:t>
      </w:r>
      <w:r w:rsidR="59ABE9D3" w:rsidRPr="4C5E276C">
        <w:rPr>
          <w:rFonts w:ascii="Times New Roman" w:hAnsi="Times New Roman" w:cs="Times New Roman"/>
        </w:rPr>
        <w:t xml:space="preserve"> not require the use of raw count data. </w:t>
      </w:r>
    </w:p>
    <w:p w14:paraId="2B3DB699" w14:textId="5018AF62" w:rsidR="00B1767A" w:rsidRDefault="00B1767A" w:rsidP="4C5E276C">
      <w:pPr>
        <w:spacing w:line="360" w:lineRule="auto"/>
        <w:rPr>
          <w:rFonts w:ascii="Times New Roman" w:hAnsi="Times New Roman" w:cs="Times New Roman"/>
          <w:u w:val="single"/>
        </w:rPr>
      </w:pPr>
      <w:r w:rsidRPr="4C5E276C">
        <w:rPr>
          <w:rFonts w:ascii="Times New Roman" w:hAnsi="Times New Roman" w:cs="Times New Roman"/>
          <w:u w:val="single"/>
        </w:rPr>
        <w:t xml:space="preserve">Dimensionality </w:t>
      </w:r>
      <w:r w:rsidR="0FCF2D8B" w:rsidRPr="4C5E276C">
        <w:rPr>
          <w:rFonts w:ascii="Times New Roman" w:hAnsi="Times New Roman" w:cs="Times New Roman"/>
          <w:u w:val="single"/>
        </w:rPr>
        <w:t>R</w:t>
      </w:r>
      <w:r w:rsidRPr="4C5E276C">
        <w:rPr>
          <w:rFonts w:ascii="Times New Roman" w:hAnsi="Times New Roman" w:cs="Times New Roman"/>
          <w:u w:val="single"/>
        </w:rPr>
        <w:t xml:space="preserve">eduction </w:t>
      </w:r>
      <w:r w:rsidR="11E01B44" w:rsidRPr="4C5E276C">
        <w:rPr>
          <w:rFonts w:ascii="Times New Roman" w:hAnsi="Times New Roman" w:cs="Times New Roman"/>
          <w:u w:val="single"/>
        </w:rPr>
        <w:t>and Feature Selection</w:t>
      </w:r>
    </w:p>
    <w:p w14:paraId="3A2A84D8" w14:textId="1C7F7001" w:rsidR="00535177" w:rsidRPr="00535177" w:rsidRDefault="00535177" w:rsidP="4C5E276C">
      <w:pPr>
        <w:spacing w:line="360" w:lineRule="auto"/>
        <w:rPr>
          <w:rFonts w:ascii="Times New Roman" w:hAnsi="Times New Roman" w:cs="Times New Roman"/>
        </w:rPr>
      </w:pPr>
      <w:r>
        <w:rPr>
          <w:rFonts w:ascii="Times New Roman" w:hAnsi="Times New Roman" w:cs="Times New Roman"/>
        </w:rPr>
        <w:t xml:space="preserve">Feature selection was performed using the </w:t>
      </w:r>
      <w:proofErr w:type="spellStart"/>
      <w:r>
        <w:rPr>
          <w:rFonts w:ascii="Times New Roman" w:hAnsi="Times New Roman" w:cs="Times New Roman"/>
        </w:rPr>
        <w:t>Scanpy</w:t>
      </w:r>
      <w:proofErr w:type="spellEnd"/>
      <w:r>
        <w:rPr>
          <w:rFonts w:ascii="Times New Roman" w:hAnsi="Times New Roman" w:cs="Times New Roman"/>
        </w:rPr>
        <w:t xml:space="preserve"> </w:t>
      </w:r>
      <w:r w:rsidR="00BF4DD0">
        <w:rPr>
          <w:rFonts w:ascii="Times New Roman" w:hAnsi="Times New Roman" w:cs="Times New Roman"/>
        </w:rPr>
        <w:fldChar w:fldCharType="begin"/>
      </w:r>
      <w:r w:rsidR="00BF4DD0">
        <w:rPr>
          <w:rFonts w:ascii="Times New Roman" w:hAnsi="Times New Roman" w:cs="Times New Roman"/>
        </w:rPr>
        <w:instrText xml:space="preserve"> ADDIN ZOTERO_ITEM CSL_CITATION {"citationID":"DijLbG2F","properties":{"formattedCitation":"(Wolf, Angerer and Theis 2018)","plainCitation":"(Wolf, Angerer and Theis 2018)","noteIndex":0},"citationItems":[{"id":150,"uris":["http://zotero.org/users/local/edg5ujpK/items/HK7D72KU"],"itemData":{"id":150,"type":"article-journal","abstract":"Scanpy is a scalable toolkit for analyzing single-cell gene expression data. It includes methods for preprocessing, visualization, clustering, pseudotime and trajectory inference, differential expression testing, and simulation of gene regulatory networks. Its Python-based implementation efficiently deals with data sets of more than one million cells (https://github.com/theislab/Scanpy). Along with Scanpy, we present AnnData, a generic class for handling annotated data matrices (https://github.com/theislab/anndata).","container-title":"Genome Biology","DOI":"10.1186/s13059-017-1382-0","ISSN":"1474-7596","journalAbbreviation":"Genome Biol","note":"PMID: 29409532\nPMCID: PMC5802054","page":"15","source":"PubMed Central","title":"SCANPY: large-scale single-cell gene expression data analysis","title-short":"SCANPY","volume":"19","author":[{"family":"Wolf","given":"F. Alexander"},{"family":"Angerer","given":"Philipp"},{"family":"Theis","given":"Fabian J."}],"issued":{"date-parts":[["2018",2,6]]}}}],"schema":"https://github.com/citation-style-language/schema/raw/master/csl-citation.json"} </w:instrText>
      </w:r>
      <w:r w:rsidR="00BF4DD0">
        <w:rPr>
          <w:rFonts w:ascii="Times New Roman" w:hAnsi="Times New Roman" w:cs="Times New Roman"/>
        </w:rPr>
        <w:fldChar w:fldCharType="separate"/>
      </w:r>
      <w:r w:rsidR="00BF4DD0" w:rsidRPr="00BF4DD0">
        <w:rPr>
          <w:rFonts w:ascii="Times New Roman" w:hAnsi="Times New Roman" w:cs="Times New Roman"/>
        </w:rPr>
        <w:t>(Wolf, Angerer and Theis 2018)</w:t>
      </w:r>
      <w:r w:rsidR="00BF4DD0">
        <w:rPr>
          <w:rFonts w:ascii="Times New Roman" w:hAnsi="Times New Roman" w:cs="Times New Roman"/>
        </w:rPr>
        <w:fldChar w:fldCharType="end"/>
      </w:r>
      <w:r>
        <w:rPr>
          <w:rFonts w:ascii="Times New Roman" w:hAnsi="Times New Roman" w:cs="Times New Roman"/>
        </w:rPr>
        <w:t xml:space="preserve"> implementation of the Seurat v3 algorithm for identifying the most highly variable genes in each of the Sepp datasets, selecting for the top 5000 most deviant genes. This set of genes </w:t>
      </w:r>
      <w:r w:rsidR="00042037">
        <w:rPr>
          <w:rFonts w:ascii="Times New Roman" w:hAnsi="Times New Roman" w:cs="Times New Roman"/>
        </w:rPr>
        <w:t xml:space="preserve">represents the most informative features of each dataset and </w:t>
      </w:r>
      <w:r>
        <w:rPr>
          <w:rFonts w:ascii="Times New Roman" w:hAnsi="Times New Roman" w:cs="Times New Roman"/>
        </w:rPr>
        <w:t>was used for the remainder of the preprocessing steps</w:t>
      </w:r>
      <w:r w:rsidR="00042037">
        <w:rPr>
          <w:rFonts w:ascii="Times New Roman" w:hAnsi="Times New Roman" w:cs="Times New Roman"/>
        </w:rPr>
        <w:t xml:space="preserve"> to make the data more tractable for visualisation</w:t>
      </w:r>
      <w:r>
        <w:rPr>
          <w:rFonts w:ascii="Times New Roman" w:hAnsi="Times New Roman" w:cs="Times New Roman"/>
        </w:rPr>
        <w:t>.</w:t>
      </w:r>
      <w:r w:rsidR="00042037">
        <w:rPr>
          <w:rFonts w:ascii="Times New Roman" w:hAnsi="Times New Roman" w:cs="Times New Roman"/>
        </w:rPr>
        <w:t xml:space="preserve"> </w:t>
      </w:r>
      <w:r w:rsidR="00F24CBA">
        <w:rPr>
          <w:rFonts w:ascii="Times New Roman" w:hAnsi="Times New Roman" w:cs="Times New Roman"/>
        </w:rPr>
        <w:t xml:space="preserve">Each dataset was then put through a series of </w:t>
      </w:r>
      <w:proofErr w:type="spellStart"/>
      <w:r w:rsidR="00F24CBA">
        <w:rPr>
          <w:rFonts w:ascii="Times New Roman" w:hAnsi="Times New Roman" w:cs="Times New Roman"/>
        </w:rPr>
        <w:t>Scanpy</w:t>
      </w:r>
      <w:proofErr w:type="spellEnd"/>
      <w:r w:rsidR="00F24CBA">
        <w:rPr>
          <w:rFonts w:ascii="Times New Roman" w:hAnsi="Times New Roman" w:cs="Times New Roman"/>
        </w:rPr>
        <w:t xml:space="preserve"> functions using the </w:t>
      </w:r>
      <w:proofErr w:type="spellStart"/>
      <w:r w:rsidR="00F24CBA">
        <w:rPr>
          <w:rFonts w:ascii="Times New Roman" w:hAnsi="Times New Roman" w:cs="Times New Roman"/>
        </w:rPr>
        <w:t>downsampled</w:t>
      </w:r>
      <w:proofErr w:type="spellEnd"/>
      <w:r w:rsidR="00F24CBA">
        <w:rPr>
          <w:rFonts w:ascii="Times New Roman" w:hAnsi="Times New Roman" w:cs="Times New Roman"/>
        </w:rPr>
        <w:t xml:space="preserve">, binarized counts for the </w:t>
      </w:r>
      <w:r w:rsidR="00F24CBA">
        <w:rPr>
          <w:rFonts w:ascii="Times New Roman" w:hAnsi="Times New Roman" w:cs="Times New Roman"/>
        </w:rPr>
        <w:lastRenderedPageBreak/>
        <w:t>highly variable genes</w:t>
      </w:r>
      <w:r w:rsidR="002816D3">
        <w:rPr>
          <w:rFonts w:ascii="Times New Roman" w:hAnsi="Times New Roman" w:cs="Times New Roman"/>
        </w:rPr>
        <w:t xml:space="preserve"> to embed the data into a lower dimensional space </w:t>
      </w:r>
      <w:r w:rsidR="00DC253E">
        <w:rPr>
          <w:rFonts w:ascii="Times New Roman" w:hAnsi="Times New Roman" w:cs="Times New Roman"/>
        </w:rPr>
        <w:t>and</w:t>
      </w:r>
      <w:r w:rsidR="002816D3">
        <w:rPr>
          <w:rFonts w:ascii="Times New Roman" w:hAnsi="Times New Roman" w:cs="Times New Roman"/>
        </w:rPr>
        <w:t xml:space="preserve"> better visualise broad patterns in expression. Principal components were calculated using the Principal Component Analysis (PCA) function, which were then used to calculate a nearest neighbour graph</w:t>
      </w:r>
      <w:r w:rsidR="00550EFA">
        <w:rPr>
          <w:rFonts w:ascii="Times New Roman" w:hAnsi="Times New Roman" w:cs="Times New Roman"/>
        </w:rPr>
        <w:t xml:space="preserve"> </w:t>
      </w:r>
      <w:r w:rsidR="002816D3">
        <w:rPr>
          <w:rFonts w:ascii="Times New Roman" w:hAnsi="Times New Roman" w:cs="Times New Roman"/>
        </w:rPr>
        <w:t>as the basis for a UMAP embedding</w:t>
      </w:r>
      <w:r w:rsidR="00550EFA">
        <w:rPr>
          <w:rFonts w:ascii="Times New Roman" w:hAnsi="Times New Roman" w:cs="Times New Roman"/>
        </w:rPr>
        <w:t xml:space="preserve"> (</w:t>
      </w:r>
      <w:r w:rsidR="00550EFA" w:rsidRPr="00490B93">
        <w:rPr>
          <w:rFonts w:ascii="Times New Roman" w:hAnsi="Times New Roman" w:cs="Times New Roman"/>
        </w:rPr>
        <w:t>Supplementa</w:t>
      </w:r>
      <w:r w:rsidR="00490B93" w:rsidRPr="00490B93">
        <w:rPr>
          <w:rFonts w:ascii="Times New Roman" w:hAnsi="Times New Roman" w:cs="Times New Roman"/>
        </w:rPr>
        <w:t>ry</w:t>
      </w:r>
      <w:r w:rsidR="00550EFA" w:rsidRPr="00490B93">
        <w:rPr>
          <w:rFonts w:ascii="Times New Roman" w:hAnsi="Times New Roman" w:cs="Times New Roman"/>
        </w:rPr>
        <w:t xml:space="preserve"> Figure </w:t>
      </w:r>
      <w:r w:rsidR="00BF1349">
        <w:rPr>
          <w:rFonts w:ascii="Times New Roman" w:hAnsi="Times New Roman" w:cs="Times New Roman"/>
        </w:rPr>
        <w:t>2</w:t>
      </w:r>
      <w:r w:rsidR="00550EFA">
        <w:rPr>
          <w:rFonts w:ascii="Times New Roman" w:hAnsi="Times New Roman" w:cs="Times New Roman"/>
        </w:rPr>
        <w:t>)</w:t>
      </w:r>
      <w:r w:rsidR="002816D3">
        <w:rPr>
          <w:rFonts w:ascii="Times New Roman" w:hAnsi="Times New Roman" w:cs="Times New Roman"/>
        </w:rPr>
        <w:t xml:space="preserve">. Colourations were applied to the UMAP embedding based on different aspects of metadata, including sample tissue, sex, </w:t>
      </w:r>
      <w:r w:rsidR="000F4FE0">
        <w:rPr>
          <w:rFonts w:ascii="Times New Roman" w:hAnsi="Times New Roman" w:cs="Times New Roman"/>
        </w:rPr>
        <w:t xml:space="preserve">nuclei </w:t>
      </w:r>
      <w:r w:rsidR="002816D3">
        <w:rPr>
          <w:rFonts w:ascii="Times New Roman" w:hAnsi="Times New Roman" w:cs="Times New Roman"/>
        </w:rPr>
        <w:t>preparation method and 10x protocol version</w:t>
      </w:r>
      <w:r w:rsidR="00550EFA">
        <w:rPr>
          <w:rFonts w:ascii="Times New Roman" w:hAnsi="Times New Roman" w:cs="Times New Roman"/>
        </w:rPr>
        <w:t>,</w:t>
      </w:r>
      <w:r w:rsidR="002816D3">
        <w:rPr>
          <w:rFonts w:ascii="Times New Roman" w:hAnsi="Times New Roman" w:cs="Times New Roman"/>
        </w:rPr>
        <w:t xml:space="preserve"> to </w:t>
      </w:r>
      <w:r w:rsidR="00BC190A">
        <w:rPr>
          <w:rFonts w:ascii="Times New Roman" w:hAnsi="Times New Roman" w:cs="Times New Roman"/>
        </w:rPr>
        <w:t>visualise</w:t>
      </w:r>
      <w:r w:rsidR="002816D3">
        <w:rPr>
          <w:rFonts w:ascii="Times New Roman" w:hAnsi="Times New Roman" w:cs="Times New Roman"/>
        </w:rPr>
        <w:t xml:space="preserve"> possible batch effects that may negatively impact the results. In the mouse data some batches consisted of pooled samples from more than one individual. Batches with pooled male and female samples did not integrate on the UMAP embedding and were removed</w:t>
      </w:r>
      <w:r w:rsidR="00550EFA">
        <w:rPr>
          <w:rFonts w:ascii="Times New Roman" w:hAnsi="Times New Roman" w:cs="Times New Roman"/>
        </w:rPr>
        <w:t xml:space="preserve"> (</w:t>
      </w:r>
      <w:r w:rsidR="00550EFA" w:rsidRPr="008812D8">
        <w:rPr>
          <w:rFonts w:ascii="Times New Roman" w:hAnsi="Times New Roman" w:cs="Times New Roman"/>
        </w:rPr>
        <w:t>Supplementa</w:t>
      </w:r>
      <w:r w:rsidR="00490B93" w:rsidRPr="008812D8">
        <w:rPr>
          <w:rFonts w:ascii="Times New Roman" w:hAnsi="Times New Roman" w:cs="Times New Roman"/>
        </w:rPr>
        <w:t>ry</w:t>
      </w:r>
      <w:r w:rsidR="00550EFA" w:rsidRPr="008812D8">
        <w:rPr>
          <w:rFonts w:ascii="Times New Roman" w:hAnsi="Times New Roman" w:cs="Times New Roman"/>
        </w:rPr>
        <w:t xml:space="preserve"> Figure </w:t>
      </w:r>
      <w:r w:rsidR="008812D8">
        <w:rPr>
          <w:rFonts w:ascii="Times New Roman" w:hAnsi="Times New Roman" w:cs="Times New Roman"/>
        </w:rPr>
        <w:t>3</w:t>
      </w:r>
      <w:r w:rsidR="00550EFA">
        <w:rPr>
          <w:rFonts w:ascii="Times New Roman" w:hAnsi="Times New Roman" w:cs="Times New Roman"/>
        </w:rPr>
        <w:t>)</w:t>
      </w:r>
      <w:r w:rsidR="002816D3">
        <w:rPr>
          <w:rFonts w:ascii="Times New Roman" w:hAnsi="Times New Roman" w:cs="Times New Roman"/>
        </w:rPr>
        <w:t xml:space="preserve">. </w:t>
      </w:r>
    </w:p>
    <w:p w14:paraId="21F83230" w14:textId="50150D15" w:rsidR="00B1767A" w:rsidRDefault="00B1767A" w:rsidP="00AB04C1">
      <w:pPr>
        <w:spacing w:line="360" w:lineRule="auto"/>
        <w:rPr>
          <w:rFonts w:ascii="Times New Roman" w:hAnsi="Times New Roman" w:cs="Times New Roman"/>
        </w:rPr>
      </w:pPr>
      <w:r w:rsidRPr="4C5E276C">
        <w:rPr>
          <w:rFonts w:ascii="Times New Roman" w:hAnsi="Times New Roman" w:cs="Times New Roman"/>
          <w:u w:val="single"/>
        </w:rPr>
        <w:t xml:space="preserve">Cell </w:t>
      </w:r>
      <w:r w:rsidR="3A0C43F9" w:rsidRPr="4C5E276C">
        <w:rPr>
          <w:rFonts w:ascii="Times New Roman" w:hAnsi="Times New Roman" w:cs="Times New Roman"/>
          <w:u w:val="single"/>
        </w:rPr>
        <w:t>T</w:t>
      </w:r>
      <w:r w:rsidRPr="4C5E276C">
        <w:rPr>
          <w:rFonts w:ascii="Times New Roman" w:hAnsi="Times New Roman" w:cs="Times New Roman"/>
          <w:u w:val="single"/>
        </w:rPr>
        <w:t xml:space="preserve">ype </w:t>
      </w:r>
      <w:r w:rsidR="778C1E48" w:rsidRPr="4C5E276C">
        <w:rPr>
          <w:rFonts w:ascii="Times New Roman" w:hAnsi="Times New Roman" w:cs="Times New Roman"/>
          <w:u w:val="single"/>
        </w:rPr>
        <w:t>A</w:t>
      </w:r>
      <w:r w:rsidRPr="4C5E276C">
        <w:rPr>
          <w:rFonts w:ascii="Times New Roman" w:hAnsi="Times New Roman" w:cs="Times New Roman"/>
          <w:u w:val="single"/>
        </w:rPr>
        <w:t xml:space="preserve">nnotation </w:t>
      </w:r>
      <w:r w:rsidR="2925043E" w:rsidRPr="4C5E276C">
        <w:rPr>
          <w:rFonts w:ascii="Times New Roman" w:hAnsi="Times New Roman" w:cs="Times New Roman"/>
          <w:u w:val="single"/>
        </w:rPr>
        <w:t xml:space="preserve">and Trajectory </w:t>
      </w:r>
      <w:r w:rsidR="266C6543" w:rsidRPr="4C5E276C">
        <w:rPr>
          <w:rFonts w:ascii="Times New Roman" w:hAnsi="Times New Roman" w:cs="Times New Roman"/>
          <w:u w:val="single"/>
        </w:rPr>
        <w:t>V</w:t>
      </w:r>
      <w:r w:rsidRPr="4C5E276C">
        <w:rPr>
          <w:rFonts w:ascii="Times New Roman" w:hAnsi="Times New Roman" w:cs="Times New Roman"/>
          <w:u w:val="single"/>
        </w:rPr>
        <w:t>erification</w:t>
      </w:r>
      <w:r w:rsidRPr="4C5E276C">
        <w:rPr>
          <w:rFonts w:ascii="Times New Roman" w:hAnsi="Times New Roman" w:cs="Times New Roman"/>
        </w:rPr>
        <w:t xml:space="preserve"> </w:t>
      </w:r>
    </w:p>
    <w:p w14:paraId="7361D687" w14:textId="51F51F17" w:rsidR="00B23AC8" w:rsidRDefault="00D85908" w:rsidP="00AB04C1">
      <w:pPr>
        <w:spacing w:line="360" w:lineRule="auto"/>
        <w:rPr>
          <w:rFonts w:ascii="Times New Roman" w:hAnsi="Times New Roman" w:cs="Times New Roman"/>
        </w:rPr>
      </w:pPr>
      <w:r>
        <w:rPr>
          <w:rFonts w:ascii="Times New Roman" w:hAnsi="Times New Roman" w:cs="Times New Roman"/>
        </w:rPr>
        <w:t xml:space="preserve">The </w:t>
      </w:r>
      <w:r w:rsidRPr="00D85908">
        <w:rPr>
          <w:rFonts w:ascii="Times New Roman" w:hAnsi="Times New Roman" w:cs="Times New Roman"/>
        </w:rPr>
        <w:t>Sepp data already contain</w:t>
      </w:r>
      <w:r>
        <w:rPr>
          <w:rFonts w:ascii="Times New Roman" w:hAnsi="Times New Roman" w:cs="Times New Roman"/>
        </w:rPr>
        <w:t>ed</w:t>
      </w:r>
      <w:r w:rsidRPr="00D85908">
        <w:rPr>
          <w:rFonts w:ascii="Times New Roman" w:hAnsi="Times New Roman" w:cs="Times New Roman"/>
        </w:rPr>
        <w:t xml:space="preserve"> cell type labels</w:t>
      </w:r>
      <w:r w:rsidR="00710B54">
        <w:rPr>
          <w:rFonts w:ascii="Times New Roman" w:hAnsi="Times New Roman" w:cs="Times New Roman"/>
        </w:rPr>
        <w:t xml:space="preserve"> at several different levels of precision</w:t>
      </w:r>
      <w:r w:rsidRPr="00D85908">
        <w:rPr>
          <w:rFonts w:ascii="Times New Roman" w:hAnsi="Times New Roman" w:cs="Times New Roman"/>
        </w:rPr>
        <w:t xml:space="preserve"> based on typical clustering and annotation strategies, coupled with some extra information from accompanying spatial data, e.g. FISH, and morphological data</w:t>
      </w:r>
      <w:r w:rsidR="00710B54">
        <w:rPr>
          <w:rFonts w:ascii="Times New Roman" w:hAnsi="Times New Roman" w:cs="Times New Roman"/>
        </w:rPr>
        <w:t xml:space="preserve">, </w:t>
      </w:r>
      <w:r w:rsidRPr="00D85908">
        <w:rPr>
          <w:rFonts w:ascii="Times New Roman" w:hAnsi="Times New Roman" w:cs="Times New Roman"/>
        </w:rPr>
        <w:t>mostly used for subtyping of cells expressing non-canonical markers</w:t>
      </w:r>
      <w:r w:rsidR="00710B54">
        <w:rPr>
          <w:rFonts w:ascii="Times New Roman" w:hAnsi="Times New Roman" w:cs="Times New Roman"/>
        </w:rPr>
        <w:t xml:space="preserve"> </w:t>
      </w:r>
      <w:r w:rsidR="00710B54">
        <w:rPr>
          <w:rFonts w:ascii="Times New Roman" w:hAnsi="Times New Roman" w:cs="Times New Roman"/>
        </w:rPr>
        <w:fldChar w:fldCharType="begin"/>
      </w:r>
      <w:r w:rsidR="00710B54">
        <w:rPr>
          <w:rFonts w:ascii="Times New Roman" w:hAnsi="Times New Roman" w:cs="Times New Roman"/>
        </w:rPr>
        <w:instrText xml:space="preserve"> ADDIN ZOTERO_ITEM CSL_CITATION {"citationID":"j2mJIeKD","properties":{"formattedCitation":"(Sepp {\\i{}et al.} 2024)","plainCitation":"(Sepp et al. 2024)","noteIndex":0},"citationItems":[{"id":17,"uris":["http://zotero.org/users/local/edg5ujpK/items/DNH6HKWL"],"itemData":{"id":17,"type":"article-journal","abstract":"The expansion of the neocortex, a hallmark of mammalian evolution1,2, was accompanied by an increase in cerebellar neuron numbers3. However, little is known about the evolution of the cellular programmes underlying the development of the cerebellum in mammals. In this study we generated single-nucleus RNA-sequencing data for around 400,000 cells to trace the development of the cerebellum from early neurogenesis to adulthood in human, mouse and the marsupial opossum. We established a consensus classification of the cellular diversity in the developing mammalian cerebellum and validated it by spatial mapping in the fetal human cerebellum. Our cross-species analyses revealed largely conserved developmental dynamics of cell-type generation, except for Purkinje cells, for which we observed an expansion of early-born subtypes in the human lineage. Global transcriptome profiles, conserved cell-state markers and gene-expression trajectories across neuronal differentiation show that cerebellar cell-type-defining programmes have been overall preserved for at least 160 million years. However, we also identified many orthologous genes that gained or lost expression in cerebellar neural cell types in one of the species or evolved new expression trajectories during neuronal differentiation, indicating widespread gene repurposing at the cell-type level. In sum, our study unveils shared and lineage-specific gene-expression programmes governing the development of cerebellar cells and expands our understanding of mammalian brain evolution.","container-title":"Nature","DOI":"10.1038/s41586-023-06884-x","ISSN":"1476-4687","issue":"7996","language":"en","license":"2023 The Author(s)","note":"publisher: Nature Publishing Group","page":"788-796","source":"www.nature.com","title":"Cellular development and evolution of the mammalian cerebellum","volume":"625","author":[{"family":"Sepp","given":"Mari"},{"family":"Leiss","given":"Kevin"},{"family":"Murat","given":"Florent"},{"family":"Okonechnikov","given":"Konstantin"},{"family":"Joshi","given":"Piyush"},{"family":"Leushkin","given":"Evgeny"},{"family":"Spänig","given":"Lisa"},{"family":"Mbengue","given":"Noe"},{"family":"Schneider","given":"Céline"},{"family":"Schmidt","given":"Julia"},{"family":"Trost","given":"Nils"},{"family":"Schauer","given":"Maria"},{"family":"Khaitovich","given":"Philipp"},{"family":"Lisgo","given":"Steven"},{"family":"Palkovits","given":"Miklós"},{"family":"Giere","given":"Peter"},{"family":"Kutscher","given":"Lena M."},{"family":"Anders","given":"Simon"},{"family":"Cardoso-Moreira","given":"Margarida"},{"family":"Sarropoulos","given":"Ioannis"},{"family":"Pfister","given":"Stefan M."},{"family":"Kaessmann","given":"Henrik"}],"issued":{"date-parts":[["2024",1]]}}}],"schema":"https://github.com/citation-style-language/schema/raw/master/csl-citation.json"} </w:instrText>
      </w:r>
      <w:r w:rsidR="00710B54">
        <w:rPr>
          <w:rFonts w:ascii="Times New Roman" w:hAnsi="Times New Roman" w:cs="Times New Roman"/>
        </w:rPr>
        <w:fldChar w:fldCharType="separate"/>
      </w:r>
      <w:r w:rsidR="00710B54" w:rsidRPr="00710B54">
        <w:rPr>
          <w:rFonts w:ascii="Times New Roman" w:hAnsi="Times New Roman" w:cs="Times New Roman"/>
          <w:kern w:val="0"/>
        </w:rPr>
        <w:t xml:space="preserve">(Sepp </w:t>
      </w:r>
      <w:r w:rsidR="00710B54" w:rsidRPr="00710B54">
        <w:rPr>
          <w:rFonts w:ascii="Times New Roman" w:hAnsi="Times New Roman" w:cs="Times New Roman"/>
          <w:i/>
          <w:iCs/>
          <w:kern w:val="0"/>
        </w:rPr>
        <w:t>et al.</w:t>
      </w:r>
      <w:r w:rsidR="00710B54" w:rsidRPr="00710B54">
        <w:rPr>
          <w:rFonts w:ascii="Times New Roman" w:hAnsi="Times New Roman" w:cs="Times New Roman"/>
          <w:kern w:val="0"/>
        </w:rPr>
        <w:t xml:space="preserve"> 2024)</w:t>
      </w:r>
      <w:r w:rsidR="00710B54">
        <w:rPr>
          <w:rFonts w:ascii="Times New Roman" w:hAnsi="Times New Roman" w:cs="Times New Roman"/>
        </w:rPr>
        <w:fldChar w:fldCharType="end"/>
      </w:r>
      <w:r w:rsidRPr="00D85908">
        <w:rPr>
          <w:rFonts w:ascii="Times New Roman" w:hAnsi="Times New Roman" w:cs="Times New Roman"/>
        </w:rPr>
        <w:t xml:space="preserve">. </w:t>
      </w:r>
      <w:r>
        <w:rPr>
          <w:rFonts w:ascii="Times New Roman" w:hAnsi="Times New Roman" w:cs="Times New Roman"/>
        </w:rPr>
        <w:t>To</w:t>
      </w:r>
      <w:r w:rsidRPr="00D85908">
        <w:rPr>
          <w:rFonts w:ascii="Times New Roman" w:hAnsi="Times New Roman" w:cs="Times New Roman"/>
        </w:rPr>
        <w:t xml:space="preserve"> verify these </w:t>
      </w:r>
      <w:r>
        <w:rPr>
          <w:rFonts w:ascii="Times New Roman" w:hAnsi="Times New Roman" w:cs="Times New Roman"/>
        </w:rPr>
        <w:t>annotations we</w:t>
      </w:r>
      <w:r w:rsidRPr="00D85908">
        <w:rPr>
          <w:rFonts w:ascii="Times New Roman" w:hAnsi="Times New Roman" w:cs="Times New Roman"/>
        </w:rPr>
        <w:t xml:space="preserve"> us</w:t>
      </w:r>
      <w:r>
        <w:rPr>
          <w:rFonts w:ascii="Times New Roman" w:hAnsi="Times New Roman" w:cs="Times New Roman"/>
        </w:rPr>
        <w:t>ed</w:t>
      </w:r>
      <w:r w:rsidRPr="00D85908">
        <w:rPr>
          <w:rFonts w:ascii="Times New Roman" w:hAnsi="Times New Roman" w:cs="Times New Roman"/>
        </w:rPr>
        <w:t xml:space="preserve"> known marker genes taken from </w:t>
      </w:r>
      <w:r>
        <w:rPr>
          <w:rFonts w:ascii="Times New Roman" w:hAnsi="Times New Roman" w:cs="Times New Roman"/>
        </w:rPr>
        <w:t xml:space="preserve">existing </w:t>
      </w:r>
      <w:r w:rsidRPr="00D85908">
        <w:rPr>
          <w:rFonts w:ascii="Times New Roman" w:hAnsi="Times New Roman" w:cs="Times New Roman"/>
        </w:rPr>
        <w:t xml:space="preserve">literature </w:t>
      </w:r>
      <w:r>
        <w:rPr>
          <w:rFonts w:ascii="Times New Roman" w:hAnsi="Times New Roman" w:cs="Times New Roman"/>
        </w:rPr>
        <w:t xml:space="preserve">(Supplementary Table 7) </w:t>
      </w:r>
      <w:r w:rsidRPr="00D85908">
        <w:rPr>
          <w:rFonts w:ascii="Times New Roman" w:hAnsi="Times New Roman" w:cs="Times New Roman"/>
        </w:rPr>
        <w:t>to make sure expression patterns generally conform</w:t>
      </w:r>
      <w:r>
        <w:rPr>
          <w:rFonts w:ascii="Times New Roman" w:hAnsi="Times New Roman" w:cs="Times New Roman"/>
        </w:rPr>
        <w:t>ed</w:t>
      </w:r>
      <w:r w:rsidRPr="00D85908">
        <w:rPr>
          <w:rFonts w:ascii="Times New Roman" w:hAnsi="Times New Roman" w:cs="Times New Roman"/>
        </w:rPr>
        <w:t xml:space="preserve"> to what we expect</w:t>
      </w:r>
      <w:r>
        <w:rPr>
          <w:rFonts w:ascii="Times New Roman" w:hAnsi="Times New Roman" w:cs="Times New Roman"/>
        </w:rPr>
        <w:t>ed</w:t>
      </w:r>
      <w:r w:rsidRPr="00D85908">
        <w:rPr>
          <w:rFonts w:ascii="Times New Roman" w:hAnsi="Times New Roman" w:cs="Times New Roman"/>
        </w:rPr>
        <w:t xml:space="preserve"> to see</w:t>
      </w:r>
      <w:r>
        <w:rPr>
          <w:rFonts w:ascii="Times New Roman" w:hAnsi="Times New Roman" w:cs="Times New Roman"/>
        </w:rPr>
        <w:t>, identify any potential further sources of bias, and ensure we could be confident in the labels assigned</w:t>
      </w:r>
      <w:r w:rsidRPr="00D85908">
        <w:rPr>
          <w:rFonts w:ascii="Times New Roman" w:hAnsi="Times New Roman" w:cs="Times New Roman"/>
        </w:rPr>
        <w:t>.</w:t>
      </w:r>
      <w:r>
        <w:rPr>
          <w:rFonts w:ascii="Times New Roman" w:hAnsi="Times New Roman" w:cs="Times New Roman"/>
        </w:rPr>
        <w:t xml:space="preserve"> To this end, we determined that the highly specific subtypes which were already annotated were unnecessarily granular for the analysis we sought to achieve, so more general labels representing the major cerebellar cell types were verified instead. UMAPs from the previous step were integrated using Harmony</w:t>
      </w:r>
      <w:r w:rsidR="00B80EE8">
        <w:rPr>
          <w:rFonts w:ascii="Times New Roman" w:hAnsi="Times New Roman" w:cs="Times New Roman"/>
        </w:rPr>
        <w:t xml:space="preserve"> </w:t>
      </w:r>
      <w:r w:rsidR="00B80EE8">
        <w:rPr>
          <w:rFonts w:ascii="Times New Roman" w:hAnsi="Times New Roman" w:cs="Times New Roman"/>
        </w:rPr>
        <w:fldChar w:fldCharType="begin"/>
      </w:r>
      <w:r w:rsidR="002879A5">
        <w:rPr>
          <w:rFonts w:ascii="Times New Roman" w:hAnsi="Times New Roman" w:cs="Times New Roman"/>
        </w:rPr>
        <w:instrText xml:space="preserve"> ADDIN ZOTERO_ITEM CSL_CITATION {"citationID":"9KtH306I","properties":{"formattedCitation":"(Korsunsky {\\i{}et al.} 2019)","plainCitation":"(Korsunsky et al. 2019)","dontUpdate":true,"noteIndex":0},"citationItems":[{"id":163,"uris":["http://zotero.org/users/local/edg5ujpK/items/W26XMB4B"],"itemData":{"id":163,"type":"article-journal","abstract":"The emerging diversity of single-cell RNA-seq datasets allows for the full transcriptional characterization of cell types across a wide variety of biological and clinical conditions. However, it is challenging to analyze them together, particularly when datasets are assayed with different technologies, because biological and technical differences are interspersed. We present Harmony (https://github.com/immunogenomics/harmony), an algorithm that projects cells into a shared embedding in which cells group by cell type rather than dataset-specific conditions. Harmony simultaneously accounts for multiple experimental and biological factors. In six analyses, we demonstrate the superior performance of Harmony to previously published algorithms while requiring fewer computational resources. Harmony enables the integration of ~106 cells on a personal computer. We apply Harmony to peripheral blood mononuclear cells from datasets with large experimental differences, five studies of pancreatic islet cells, mouse embryogenesis datasets and the integration of scRNA-seq with spatial transcriptomics data.","container-title":"Nature Methods","DOI":"10.1038/s41592-019-0619-0","ISSN":"1548-7105","issue":"12","journalAbbreviation":"Nat Methods","language":"en","license":"2019 The Author(s), under exclusive licence to Springer Nature America, Inc.","note":"publisher: Nature Publishing Group","page":"1289-1296","source":"www.nature.com","title":"Fast, sensitive and accurate integration of single-cell data with Harmony","volume":"16","author":[{"family":"Korsunsky","given":"Ilya"},{"family":"Millard","given":"Nghia"},{"family":"Fan","given":"Jean"},{"family":"Slowikowski","given":"Kamil"},{"family":"Zhang","given":"Fan"},{"family":"Wei","given":"Kevin"},{"family":"Baglaenko","given":"Yuriy"},{"family":"Brenner","given":"Michael"},{"family":"Loh","given":"Po-ru"},{"family":"Raychaudhuri","given":"Soumya"}],"issued":{"date-parts":[["2019",12]]}}}],"schema":"https://github.com/citation-style-language/schema/raw/master/csl-citation.json"} </w:instrText>
      </w:r>
      <w:r w:rsidR="00B80EE8">
        <w:rPr>
          <w:rFonts w:ascii="Times New Roman" w:hAnsi="Times New Roman" w:cs="Times New Roman"/>
        </w:rPr>
        <w:fldChar w:fldCharType="separate"/>
      </w:r>
      <w:r w:rsidR="00B80EE8" w:rsidRPr="00B80EE8">
        <w:rPr>
          <w:rFonts w:ascii="Times New Roman" w:hAnsi="Times New Roman" w:cs="Times New Roman"/>
          <w:kern w:val="0"/>
        </w:rPr>
        <w:t xml:space="preserve">(Korsunsky </w:t>
      </w:r>
      <w:r w:rsidR="00B80EE8" w:rsidRPr="00B80EE8">
        <w:rPr>
          <w:rFonts w:ascii="Times New Roman" w:hAnsi="Times New Roman" w:cs="Times New Roman"/>
          <w:i/>
          <w:iCs/>
          <w:kern w:val="0"/>
        </w:rPr>
        <w:t>et al.</w:t>
      </w:r>
      <w:r w:rsidR="00B80EE8" w:rsidRPr="00B80EE8">
        <w:rPr>
          <w:rFonts w:ascii="Times New Roman" w:hAnsi="Times New Roman" w:cs="Times New Roman"/>
          <w:kern w:val="0"/>
        </w:rPr>
        <w:t xml:space="preserve"> 2019</w:t>
      </w:r>
      <w:r w:rsidR="00490B93">
        <w:rPr>
          <w:rFonts w:ascii="Times New Roman" w:hAnsi="Times New Roman" w:cs="Times New Roman"/>
          <w:kern w:val="0"/>
        </w:rPr>
        <w:t>; Supplementary Figure 2</w:t>
      </w:r>
      <w:r w:rsidR="00B80EE8" w:rsidRPr="00B80EE8">
        <w:rPr>
          <w:rFonts w:ascii="Times New Roman" w:hAnsi="Times New Roman" w:cs="Times New Roman"/>
          <w:kern w:val="0"/>
        </w:rPr>
        <w:t>)</w:t>
      </w:r>
      <w:r w:rsidR="00B80EE8">
        <w:rPr>
          <w:rFonts w:ascii="Times New Roman" w:hAnsi="Times New Roman" w:cs="Times New Roman"/>
        </w:rPr>
        <w:fldChar w:fldCharType="end"/>
      </w:r>
      <w:r w:rsidR="00B80EE8">
        <w:rPr>
          <w:rFonts w:ascii="Times New Roman" w:hAnsi="Times New Roman" w:cs="Times New Roman"/>
        </w:rPr>
        <w:t xml:space="preserve"> to clarify cell type groupings and trajectories, then visualised to compare the existing broad cell type labels with the expression of relevant marker genes (</w:t>
      </w:r>
      <w:r w:rsidR="00B80EE8" w:rsidRPr="00C722DF">
        <w:rPr>
          <w:rFonts w:ascii="Times New Roman" w:hAnsi="Times New Roman" w:cs="Times New Roman"/>
        </w:rPr>
        <w:t xml:space="preserve">Supplementary Figures </w:t>
      </w:r>
      <w:r w:rsidR="00BF1349">
        <w:rPr>
          <w:rFonts w:ascii="Times New Roman" w:hAnsi="Times New Roman" w:cs="Times New Roman"/>
        </w:rPr>
        <w:t>4, 5, 6</w:t>
      </w:r>
      <w:r w:rsidR="00B80EE8">
        <w:rPr>
          <w:rFonts w:ascii="Times New Roman" w:hAnsi="Times New Roman" w:cs="Times New Roman"/>
        </w:rPr>
        <w:t xml:space="preserve">).  </w:t>
      </w:r>
    </w:p>
    <w:p w14:paraId="5F802790" w14:textId="2125E6B3" w:rsidR="00531D6C" w:rsidRDefault="00531D6C" w:rsidP="00AB04C1">
      <w:pPr>
        <w:spacing w:line="360" w:lineRule="auto"/>
        <w:rPr>
          <w:rFonts w:ascii="Times New Roman" w:hAnsi="Times New Roman" w:cs="Times New Roman"/>
          <w:u w:val="single"/>
        </w:rPr>
      </w:pPr>
      <w:r>
        <w:rPr>
          <w:rFonts w:ascii="Times New Roman" w:hAnsi="Times New Roman" w:cs="Times New Roman"/>
          <w:u w:val="single"/>
        </w:rPr>
        <w:t>Differential Gene Expression Analysis</w:t>
      </w:r>
    </w:p>
    <w:p w14:paraId="5927EE45" w14:textId="0507446D" w:rsidR="00B80EE8" w:rsidRDefault="000459E7" w:rsidP="00AB04C1">
      <w:pPr>
        <w:spacing w:line="360" w:lineRule="auto"/>
        <w:rPr>
          <w:rFonts w:ascii="Times New Roman" w:hAnsi="Times New Roman" w:cs="Times New Roman"/>
        </w:rPr>
      </w:pPr>
      <w:proofErr w:type="spellStart"/>
      <w:r>
        <w:rPr>
          <w:rFonts w:ascii="Times New Roman" w:hAnsi="Times New Roman" w:cs="Times New Roman"/>
        </w:rPr>
        <w:t>Agewise</w:t>
      </w:r>
      <w:proofErr w:type="spellEnd"/>
      <w:r>
        <w:rPr>
          <w:rFonts w:ascii="Times New Roman" w:hAnsi="Times New Roman" w:cs="Times New Roman"/>
        </w:rPr>
        <w:t xml:space="preserve"> comparisons were performed by </w:t>
      </w:r>
      <w:proofErr w:type="spellStart"/>
      <w:r>
        <w:rPr>
          <w:rFonts w:ascii="Times New Roman" w:hAnsi="Times New Roman" w:cs="Times New Roman"/>
        </w:rPr>
        <w:t>pseudobulking</w:t>
      </w:r>
      <w:proofErr w:type="spellEnd"/>
      <w:r>
        <w:rPr>
          <w:rFonts w:ascii="Times New Roman" w:hAnsi="Times New Roman" w:cs="Times New Roman"/>
        </w:rPr>
        <w:t xml:space="preserve"> each dataset by sample age and broad cell type which was </w:t>
      </w:r>
      <w:r w:rsidR="00237CCE">
        <w:rPr>
          <w:rFonts w:ascii="Times New Roman" w:hAnsi="Times New Roman" w:cs="Times New Roman"/>
        </w:rPr>
        <w:t xml:space="preserve">then </w:t>
      </w:r>
      <w:r>
        <w:rPr>
          <w:rFonts w:ascii="Times New Roman" w:hAnsi="Times New Roman" w:cs="Times New Roman"/>
        </w:rPr>
        <w:t xml:space="preserve">filtered to select data corresponding to each pairwise combination of sample ages in the dataset. Each combination was converted to a </w:t>
      </w:r>
      <w:proofErr w:type="spellStart"/>
      <w:r>
        <w:rPr>
          <w:rFonts w:ascii="Times New Roman" w:hAnsi="Times New Roman" w:cs="Times New Roman"/>
        </w:rPr>
        <w:t>DESeqDataSet</w:t>
      </w:r>
      <w:proofErr w:type="spellEnd"/>
      <w:r>
        <w:rPr>
          <w:rFonts w:ascii="Times New Roman" w:hAnsi="Times New Roman" w:cs="Times New Roman"/>
        </w:rPr>
        <w:t xml:space="preserve"> object using </w:t>
      </w:r>
      <w:r w:rsidR="00237CCE">
        <w:rPr>
          <w:rFonts w:ascii="Times New Roman" w:hAnsi="Times New Roman" w:cs="Times New Roman"/>
        </w:rPr>
        <w:t xml:space="preserve">a </w:t>
      </w:r>
      <w:r>
        <w:rPr>
          <w:rFonts w:ascii="Times New Roman" w:hAnsi="Times New Roman" w:cs="Times New Roman"/>
        </w:rPr>
        <w:t xml:space="preserve">design variable including both sample age and cell type, then run through the standard DESeq2 analysis pipeline to produce a results dataframe. All cell types were included in each call to the DESeq2 pipeline, as separating them failed to produce results </w:t>
      </w:r>
      <w:r w:rsidR="00237CCE">
        <w:rPr>
          <w:rFonts w:ascii="Times New Roman" w:hAnsi="Times New Roman" w:cs="Times New Roman"/>
        </w:rPr>
        <w:t>due to</w:t>
      </w:r>
      <w:r>
        <w:rPr>
          <w:rFonts w:ascii="Times New Roman" w:hAnsi="Times New Roman" w:cs="Times New Roman"/>
        </w:rPr>
        <w:t xml:space="preserve"> the resulting matrix </w:t>
      </w:r>
      <w:r w:rsidR="00237CCE">
        <w:rPr>
          <w:rFonts w:ascii="Times New Roman" w:hAnsi="Times New Roman" w:cs="Times New Roman"/>
        </w:rPr>
        <w:t>being</w:t>
      </w:r>
      <w:r>
        <w:rPr>
          <w:rFonts w:ascii="Times New Roman" w:hAnsi="Times New Roman" w:cs="Times New Roman"/>
        </w:rPr>
        <w:t xml:space="preserve"> computationally singular</w:t>
      </w:r>
      <w:r w:rsidR="00237CCE">
        <w:rPr>
          <w:rFonts w:ascii="Times New Roman" w:hAnsi="Times New Roman" w:cs="Times New Roman"/>
        </w:rPr>
        <w:t xml:space="preserve">. This was a limitation of the </w:t>
      </w:r>
      <w:r w:rsidR="00237CCE">
        <w:rPr>
          <w:rFonts w:ascii="Times New Roman" w:hAnsi="Times New Roman" w:cs="Times New Roman"/>
        </w:rPr>
        <w:lastRenderedPageBreak/>
        <w:t>experimental design in our datasets and caused by</w:t>
      </w:r>
      <w:r w:rsidR="00321ADE">
        <w:rPr>
          <w:rFonts w:ascii="Times New Roman" w:hAnsi="Times New Roman" w:cs="Times New Roman"/>
        </w:rPr>
        <w:t xml:space="preserve"> a lack of replicates at each age</w:t>
      </w:r>
      <w:r>
        <w:rPr>
          <w:rFonts w:ascii="Times New Roman" w:hAnsi="Times New Roman" w:cs="Times New Roman"/>
        </w:rPr>
        <w:t xml:space="preserve">. </w:t>
      </w:r>
      <w:r w:rsidR="00321ADE">
        <w:rPr>
          <w:rFonts w:ascii="Times New Roman" w:hAnsi="Times New Roman" w:cs="Times New Roman"/>
        </w:rPr>
        <w:t xml:space="preserve">Similarly, Surrogate Variable Analysis </w:t>
      </w:r>
      <w:r w:rsidR="00321ADE">
        <w:rPr>
          <w:rFonts w:ascii="Times New Roman" w:hAnsi="Times New Roman" w:cs="Times New Roman"/>
        </w:rPr>
        <w:fldChar w:fldCharType="begin"/>
      </w:r>
      <w:r w:rsidR="00321ADE">
        <w:rPr>
          <w:rFonts w:ascii="Times New Roman" w:hAnsi="Times New Roman" w:cs="Times New Roman"/>
        </w:rPr>
        <w:instrText xml:space="preserve"> ADDIN ZOTERO_ITEM CSL_CITATION {"citationID":"ieaPO7Bi","properties":{"formattedCitation":"(Leek and Storey 2007)","plainCitation":"(Leek and Storey 2007)","noteIndex":0},"citationItems":[{"id":167,"uris":["http://zotero.org/users/local/edg5ujpK/items/CYY4RHA3"],"itemData":{"id":167,"type":"article-journal","abstract":"It has unambiguously been shown that genetic, environmental, demographic, and technical factors may have substantial effects on gene expression levels. In addition to the measured variable(s) of interest, there will tend to be sources of signal due to factors that are unknown, unmeasured, or too complicated to capture through simple models. We show that failing to incorporate these sources of heterogeneity into an analysis can have widespread and detrimental effects on the study. Not only can this reduce power or induce unwanted dependence across genes, but it can also introduce sources of spurious signal to many genes. This phenomenon is true even for well-designed, randomized studies. We introduce “surrogate variable analysis” (SVA) to overcome the problems caused by heterogeneity in expression studies. SVA can be applied in conjunction with standard analysis techniques to accurately capture the relationship between expression and any modeled variables of interest. We apply SVA to disease class, time course, and genetics of gene expression studies. We show that SVA increases the biological accuracy and reproducibility of analyses in genome-wide expression studies.","container-title":"PLoS Genetics","DOI":"10.1371/journal.pgen.0030161","ISSN":"1553-7390","issue":"9","journalAbbreviation":"PLoS Genet","note":"PMID: 17907809\nPMCID: PMC1994707","page":"e161","source":"PubMed Central","title":"Capturing Heterogeneity in Gene Expression Studies by Surrogate Variable Analysis","volume":"3","author":[{"family":"Leek","given":"Jeffrey T"},{"family":"Storey","given":"John D"}],"issued":{"date-parts":[["2007",9]]}}}],"schema":"https://github.com/citation-style-language/schema/raw/master/csl-citation.json"} </w:instrText>
      </w:r>
      <w:r w:rsidR="00321ADE">
        <w:rPr>
          <w:rFonts w:ascii="Times New Roman" w:hAnsi="Times New Roman" w:cs="Times New Roman"/>
        </w:rPr>
        <w:fldChar w:fldCharType="separate"/>
      </w:r>
      <w:r w:rsidR="00321ADE" w:rsidRPr="00321ADE">
        <w:rPr>
          <w:rFonts w:ascii="Times New Roman" w:hAnsi="Times New Roman" w:cs="Times New Roman"/>
        </w:rPr>
        <w:t>(Leek and Storey 2007)</w:t>
      </w:r>
      <w:r w:rsidR="00321ADE">
        <w:rPr>
          <w:rFonts w:ascii="Times New Roman" w:hAnsi="Times New Roman" w:cs="Times New Roman"/>
        </w:rPr>
        <w:fldChar w:fldCharType="end"/>
      </w:r>
      <w:r w:rsidR="00321ADE">
        <w:rPr>
          <w:rFonts w:ascii="Times New Roman" w:hAnsi="Times New Roman" w:cs="Times New Roman"/>
        </w:rPr>
        <w:t xml:space="preserve"> and </w:t>
      </w:r>
      <w:proofErr w:type="spellStart"/>
      <w:r w:rsidR="003148CB">
        <w:rPr>
          <w:rFonts w:ascii="Times New Roman" w:hAnsi="Times New Roman" w:cs="Times New Roman"/>
        </w:rPr>
        <w:t>ComBat</w:t>
      </w:r>
      <w:proofErr w:type="spellEnd"/>
      <w:r w:rsidR="003148CB">
        <w:rPr>
          <w:rFonts w:ascii="Times New Roman" w:hAnsi="Times New Roman" w:cs="Times New Roman"/>
        </w:rPr>
        <w:t xml:space="preserve"> </w:t>
      </w:r>
      <w:r w:rsidR="003148CB">
        <w:rPr>
          <w:rFonts w:ascii="Times New Roman" w:hAnsi="Times New Roman" w:cs="Times New Roman"/>
        </w:rPr>
        <w:fldChar w:fldCharType="begin"/>
      </w:r>
      <w:r w:rsidR="003148CB">
        <w:rPr>
          <w:rFonts w:ascii="Times New Roman" w:hAnsi="Times New Roman" w:cs="Times New Roman"/>
        </w:rPr>
        <w:instrText xml:space="preserve"> ADDIN ZOTERO_ITEM CSL_CITATION {"citationID":"rQEb0fpl","properties":{"formattedCitation":"(Johnson, Li and Rabinovic 2007)","plainCitation":"(Johnson, Li and Rabinovic 2007)","noteIndex":0},"citationItems":[{"id":170,"uris":["http://zotero.org/users/local/edg5ujpK/items/EC2EXUFK"],"itemData":{"id":170,"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003148CB">
        <w:rPr>
          <w:rFonts w:ascii="Times New Roman" w:hAnsi="Times New Roman" w:cs="Times New Roman"/>
        </w:rPr>
        <w:fldChar w:fldCharType="separate"/>
      </w:r>
      <w:r w:rsidR="003148CB" w:rsidRPr="003148CB">
        <w:rPr>
          <w:rFonts w:ascii="Times New Roman" w:hAnsi="Times New Roman" w:cs="Times New Roman"/>
        </w:rPr>
        <w:t>(Johnson, Li and Rabinovic 2007)</w:t>
      </w:r>
      <w:r w:rsidR="003148CB">
        <w:rPr>
          <w:rFonts w:ascii="Times New Roman" w:hAnsi="Times New Roman" w:cs="Times New Roman"/>
        </w:rPr>
        <w:fldChar w:fldCharType="end"/>
      </w:r>
      <w:r w:rsidR="003148CB">
        <w:rPr>
          <w:rFonts w:ascii="Times New Roman" w:hAnsi="Times New Roman" w:cs="Times New Roman"/>
        </w:rPr>
        <w:t xml:space="preserve">, methods recommended for covariate control in the DESeq2 documentation, both failed due to computationally singular matrices. </w:t>
      </w:r>
    </w:p>
    <w:p w14:paraId="368DC62A" w14:textId="04051FE9" w:rsidR="003148CB" w:rsidRDefault="003148CB" w:rsidP="00AB04C1">
      <w:pPr>
        <w:spacing w:line="360" w:lineRule="auto"/>
        <w:rPr>
          <w:rFonts w:ascii="Times New Roman" w:hAnsi="Times New Roman" w:cs="Times New Roman"/>
        </w:rPr>
      </w:pPr>
      <w:r>
        <w:rPr>
          <w:rFonts w:ascii="Times New Roman" w:hAnsi="Times New Roman" w:cs="Times New Roman"/>
        </w:rPr>
        <w:t xml:space="preserve">For stagewise comparisons, datasets were </w:t>
      </w:r>
      <w:proofErr w:type="spellStart"/>
      <w:r>
        <w:rPr>
          <w:rFonts w:ascii="Times New Roman" w:hAnsi="Times New Roman" w:cs="Times New Roman"/>
        </w:rPr>
        <w:t>pseudobulked</w:t>
      </w:r>
      <w:proofErr w:type="spellEnd"/>
      <w:r>
        <w:rPr>
          <w:rFonts w:ascii="Times New Roman" w:hAnsi="Times New Roman" w:cs="Times New Roman"/>
        </w:rPr>
        <w:t xml:space="preserve"> by sample age and developmental stage, converted to </w:t>
      </w:r>
      <w:proofErr w:type="spellStart"/>
      <w:r>
        <w:rPr>
          <w:rFonts w:ascii="Times New Roman" w:hAnsi="Times New Roman" w:cs="Times New Roman"/>
        </w:rPr>
        <w:t>DESeqDataSet</w:t>
      </w:r>
      <w:proofErr w:type="spellEnd"/>
      <w:r>
        <w:rPr>
          <w:rFonts w:ascii="Times New Roman" w:hAnsi="Times New Roman" w:cs="Times New Roman"/>
        </w:rPr>
        <w:t xml:space="preserve"> objects</w:t>
      </w:r>
      <w:r w:rsidR="0043179A">
        <w:rPr>
          <w:rFonts w:ascii="Times New Roman" w:hAnsi="Times New Roman" w:cs="Times New Roman"/>
        </w:rPr>
        <w:t xml:space="preserve"> and</w:t>
      </w:r>
      <w:r>
        <w:rPr>
          <w:rFonts w:ascii="Times New Roman" w:hAnsi="Times New Roman" w:cs="Times New Roman"/>
        </w:rPr>
        <w:t xml:space="preserve"> transformed using a </w:t>
      </w:r>
      <w:r w:rsidR="0043179A">
        <w:rPr>
          <w:rFonts w:ascii="Times New Roman" w:hAnsi="Times New Roman" w:cs="Times New Roman"/>
        </w:rPr>
        <w:t>v</w:t>
      </w:r>
      <w:r>
        <w:rPr>
          <w:rFonts w:ascii="Times New Roman" w:hAnsi="Times New Roman" w:cs="Times New Roman"/>
        </w:rPr>
        <w:t xml:space="preserve">ariance </w:t>
      </w:r>
      <w:r w:rsidR="0043179A">
        <w:rPr>
          <w:rFonts w:ascii="Times New Roman" w:hAnsi="Times New Roman" w:cs="Times New Roman"/>
        </w:rPr>
        <w:t>s</w:t>
      </w:r>
      <w:r>
        <w:rPr>
          <w:rFonts w:ascii="Times New Roman" w:hAnsi="Times New Roman" w:cs="Times New Roman"/>
        </w:rPr>
        <w:t xml:space="preserve">tabilizing </w:t>
      </w:r>
      <w:r w:rsidR="0043179A">
        <w:rPr>
          <w:rFonts w:ascii="Times New Roman" w:hAnsi="Times New Roman" w:cs="Times New Roman"/>
        </w:rPr>
        <w:t>t</w:t>
      </w:r>
      <w:r>
        <w:rPr>
          <w:rFonts w:ascii="Times New Roman" w:hAnsi="Times New Roman" w:cs="Times New Roman"/>
        </w:rPr>
        <w:t xml:space="preserve">ransformation, after which distance values were calculated to determine the degree of difference between samples at each age, as </w:t>
      </w:r>
      <w:r w:rsidR="0043179A">
        <w:rPr>
          <w:rFonts w:ascii="Times New Roman" w:hAnsi="Times New Roman" w:cs="Times New Roman"/>
        </w:rPr>
        <w:t>set out in</w:t>
      </w:r>
      <w:r>
        <w:rPr>
          <w:rFonts w:ascii="Times New Roman" w:hAnsi="Times New Roman" w:cs="Times New Roman"/>
        </w:rPr>
        <w:t xml:space="preserve"> the DESeq2 documentation. These matrices were visualised and used to help determine the appropriate stage groupings for each dataset (</w:t>
      </w:r>
      <w:r w:rsidR="00132668">
        <w:rPr>
          <w:rFonts w:ascii="Times New Roman" w:hAnsi="Times New Roman" w:cs="Times New Roman"/>
        </w:rPr>
        <w:t>Figure 1</w:t>
      </w:r>
      <w:r>
        <w:rPr>
          <w:rFonts w:ascii="Times New Roman" w:hAnsi="Times New Roman" w:cs="Times New Roman"/>
        </w:rPr>
        <w:t xml:space="preserve">), as a measure </w:t>
      </w:r>
      <w:r w:rsidR="00741D34">
        <w:rPr>
          <w:rFonts w:ascii="Times New Roman" w:hAnsi="Times New Roman" w:cs="Times New Roman"/>
        </w:rPr>
        <w:t>of the change in expression occurring between samples</w:t>
      </w:r>
      <w:r>
        <w:rPr>
          <w:rFonts w:ascii="Times New Roman" w:hAnsi="Times New Roman" w:cs="Times New Roman"/>
        </w:rPr>
        <w:t>.</w:t>
      </w:r>
      <w:r w:rsidR="001B2A34">
        <w:rPr>
          <w:rFonts w:ascii="Times New Roman" w:hAnsi="Times New Roman" w:cs="Times New Roman"/>
        </w:rPr>
        <w:t xml:space="preserve"> On this basis, stage labels were adjusted to best reflect the expression patterns seen and key comparison groups were selected to ensure we were capturing the fullest extent of the changes occurring, especially at the perinatal transition. Following this, a similar procedure to the </w:t>
      </w:r>
      <w:proofErr w:type="spellStart"/>
      <w:r w:rsidR="001B2A34">
        <w:rPr>
          <w:rFonts w:ascii="Times New Roman" w:hAnsi="Times New Roman" w:cs="Times New Roman"/>
        </w:rPr>
        <w:t>agewise</w:t>
      </w:r>
      <w:proofErr w:type="spellEnd"/>
      <w:r w:rsidR="001B2A34">
        <w:rPr>
          <w:rFonts w:ascii="Times New Roman" w:hAnsi="Times New Roman" w:cs="Times New Roman"/>
        </w:rPr>
        <w:t xml:space="preserve"> comparisons was used, however data from each broad cell type was separated out and used as input to a separate call to the DESeq2 pipeline. </w:t>
      </w:r>
    </w:p>
    <w:p w14:paraId="41A20B0D" w14:textId="22890954" w:rsidR="00F350FB" w:rsidRPr="00B80EE8" w:rsidRDefault="001B6B15" w:rsidP="00AB04C1">
      <w:pPr>
        <w:spacing w:line="360" w:lineRule="auto"/>
        <w:rPr>
          <w:rFonts w:ascii="Times New Roman" w:hAnsi="Times New Roman" w:cs="Times New Roman"/>
        </w:rPr>
      </w:pPr>
      <w:r>
        <w:rPr>
          <w:rFonts w:ascii="Times New Roman" w:hAnsi="Times New Roman" w:cs="Times New Roman"/>
        </w:rPr>
        <w:t>For the analysis of these results, o</w:t>
      </w:r>
      <w:r w:rsidR="00F350FB">
        <w:rPr>
          <w:rFonts w:ascii="Times New Roman" w:hAnsi="Times New Roman" w:cs="Times New Roman"/>
        </w:rPr>
        <w:t>verlaps in the DEGs of key comparisons</w:t>
      </w:r>
      <w:r>
        <w:rPr>
          <w:rFonts w:ascii="Times New Roman" w:hAnsi="Times New Roman" w:cs="Times New Roman"/>
        </w:rPr>
        <w:t xml:space="preserve"> were</w:t>
      </w:r>
      <w:r w:rsidR="00F350FB">
        <w:rPr>
          <w:rFonts w:ascii="Times New Roman" w:hAnsi="Times New Roman" w:cs="Times New Roman"/>
        </w:rPr>
        <w:t xml:space="preserve"> defined as the proportion of significant DEGs common to the up- and down-regulated groups for </w:t>
      </w:r>
      <w:r>
        <w:rPr>
          <w:rFonts w:ascii="Times New Roman" w:hAnsi="Times New Roman" w:cs="Times New Roman"/>
        </w:rPr>
        <w:t>principal and inhibitory neurons</w:t>
      </w:r>
      <w:r w:rsidR="00F50CCC">
        <w:rPr>
          <w:rFonts w:ascii="Times New Roman" w:hAnsi="Times New Roman" w:cs="Times New Roman"/>
        </w:rPr>
        <w:t xml:space="preserve"> across datasets</w:t>
      </w:r>
      <w:r w:rsidR="00F350FB">
        <w:rPr>
          <w:rFonts w:ascii="Times New Roman" w:hAnsi="Times New Roman" w:cs="Times New Roman"/>
        </w:rPr>
        <w:t xml:space="preserve">. </w:t>
      </w:r>
      <w:r w:rsidR="00237CCE">
        <w:rPr>
          <w:rFonts w:ascii="Times New Roman" w:hAnsi="Times New Roman" w:cs="Times New Roman"/>
        </w:rPr>
        <w:t>These were</w:t>
      </w:r>
      <w:r w:rsidR="00F350FB">
        <w:rPr>
          <w:rFonts w:ascii="Times New Roman" w:hAnsi="Times New Roman" w:cs="Times New Roman"/>
        </w:rPr>
        <w:t xml:space="preserve"> limited </w:t>
      </w:r>
      <w:r>
        <w:rPr>
          <w:rFonts w:ascii="Times New Roman" w:hAnsi="Times New Roman" w:cs="Times New Roman"/>
        </w:rPr>
        <w:t>to an equal number of DEGs with the lowest p-values in each group,</w:t>
      </w:r>
      <w:r w:rsidR="00F350FB">
        <w:rPr>
          <w:rFonts w:ascii="Times New Roman" w:hAnsi="Times New Roman" w:cs="Times New Roman"/>
        </w:rPr>
        <w:t xml:space="preserve"> to ensure </w:t>
      </w:r>
      <w:r>
        <w:rPr>
          <w:rFonts w:ascii="Times New Roman" w:hAnsi="Times New Roman" w:cs="Times New Roman"/>
        </w:rPr>
        <w:t>gene</w:t>
      </w:r>
      <w:r w:rsidR="00F350FB">
        <w:rPr>
          <w:rFonts w:ascii="Times New Roman" w:hAnsi="Times New Roman" w:cs="Times New Roman"/>
        </w:rPr>
        <w:t xml:space="preserve"> sets of the same size</w:t>
      </w:r>
      <w:r>
        <w:rPr>
          <w:rFonts w:ascii="Times New Roman" w:hAnsi="Times New Roman" w:cs="Times New Roman"/>
        </w:rPr>
        <w:t xml:space="preserve"> and enable proportions to be meaningfully compared. Searches for genes associated with particular functional domains were conducted by matching search terms to the Gene Set Enrichment Analysis </w:t>
      </w:r>
      <w:r w:rsidR="00F50CCC">
        <w:rPr>
          <w:rFonts w:ascii="Times New Roman" w:hAnsi="Times New Roman" w:cs="Times New Roman"/>
        </w:rPr>
        <w:t xml:space="preserve">ontology gene sets for humans and mice (version 2024.1; </w:t>
      </w:r>
      <w:hyperlink r:id="rId23" w:history="1">
        <w:r w:rsidR="00F50CCC" w:rsidRPr="00B80D36">
          <w:rPr>
            <w:rStyle w:val="Hyperlink"/>
            <w:rFonts w:ascii="Times New Roman" w:hAnsi="Times New Roman" w:cs="Times New Roman"/>
          </w:rPr>
          <w:t>https://www.gsea-msigdb.org/gsea/msigdb/index.jsp</w:t>
        </w:r>
      </w:hyperlink>
      <w:r w:rsidR="00F50CCC">
        <w:rPr>
          <w:rFonts w:ascii="Times New Roman" w:hAnsi="Times New Roman" w:cs="Times New Roman"/>
        </w:rPr>
        <w:t>)</w:t>
      </w:r>
      <w:r w:rsidR="00237CCE">
        <w:rPr>
          <w:rFonts w:ascii="Times New Roman" w:hAnsi="Times New Roman" w:cs="Times New Roman"/>
        </w:rPr>
        <w:t>, where any genes that were members of the returned gene sets were used</w:t>
      </w:r>
      <w:r w:rsidR="00F50CCC">
        <w:rPr>
          <w:rFonts w:ascii="Times New Roman" w:hAnsi="Times New Roman" w:cs="Times New Roman"/>
        </w:rPr>
        <w:t xml:space="preserve">. </w:t>
      </w:r>
    </w:p>
    <w:p w14:paraId="3387A552" w14:textId="70D1F08D" w:rsidR="00531D6C" w:rsidRDefault="00531D6C" w:rsidP="4C5E276C">
      <w:pPr>
        <w:spacing w:line="360" w:lineRule="auto"/>
        <w:rPr>
          <w:rFonts w:ascii="Times New Roman" w:hAnsi="Times New Roman" w:cs="Times New Roman"/>
          <w:u w:val="single"/>
        </w:rPr>
      </w:pPr>
      <w:r>
        <w:rPr>
          <w:rFonts w:ascii="Times New Roman" w:hAnsi="Times New Roman" w:cs="Times New Roman"/>
          <w:u w:val="single"/>
        </w:rPr>
        <w:t>Gene Ontology Term Enrichment Analysi</w:t>
      </w:r>
      <w:r w:rsidR="00F350FB">
        <w:rPr>
          <w:rFonts w:ascii="Times New Roman" w:hAnsi="Times New Roman" w:cs="Times New Roman"/>
          <w:u w:val="single"/>
        </w:rPr>
        <w:t>s</w:t>
      </w:r>
    </w:p>
    <w:p w14:paraId="5F5633D0" w14:textId="6542B5F5" w:rsidR="00792FAC" w:rsidRPr="00792FAC" w:rsidRDefault="00F50CCC" w:rsidP="4C5E276C">
      <w:pPr>
        <w:spacing w:line="360" w:lineRule="auto"/>
        <w:rPr>
          <w:rFonts w:ascii="Times New Roman" w:hAnsi="Times New Roman" w:cs="Times New Roman"/>
        </w:rPr>
      </w:pPr>
      <w:r>
        <w:rPr>
          <w:rFonts w:ascii="Times New Roman" w:hAnsi="Times New Roman" w:cs="Times New Roman"/>
        </w:rPr>
        <w:t xml:space="preserve">Each DEG </w:t>
      </w:r>
      <w:proofErr w:type="spellStart"/>
      <w:r>
        <w:rPr>
          <w:rFonts w:ascii="Times New Roman" w:hAnsi="Times New Roman" w:cs="Times New Roman"/>
        </w:rPr>
        <w:t>dataframe</w:t>
      </w:r>
      <w:proofErr w:type="spellEnd"/>
      <w:r>
        <w:rPr>
          <w:rFonts w:ascii="Times New Roman" w:hAnsi="Times New Roman" w:cs="Times New Roman"/>
        </w:rPr>
        <w:t xml:space="preserve"> for both </w:t>
      </w:r>
      <w:proofErr w:type="spellStart"/>
      <w:r>
        <w:rPr>
          <w:rFonts w:ascii="Times New Roman" w:hAnsi="Times New Roman" w:cs="Times New Roman"/>
        </w:rPr>
        <w:t>agewise</w:t>
      </w:r>
      <w:proofErr w:type="spellEnd"/>
      <w:r>
        <w:rPr>
          <w:rFonts w:ascii="Times New Roman" w:hAnsi="Times New Roman" w:cs="Times New Roman"/>
        </w:rPr>
        <w:t xml:space="preserve"> and stagewise comparisons was filtered to include only DEGs with an adjusted p-value of &lt;= 0.05 and a log2 fold change of at least 1, to ensure only statistically significant results were used and remove lowly expressed genes with changes that were not biologically meaningful. These were used as separate inputs to G:Profiler via the </w:t>
      </w:r>
      <w:proofErr w:type="spellStart"/>
      <w:r>
        <w:rPr>
          <w:rFonts w:ascii="Times New Roman" w:hAnsi="Times New Roman" w:cs="Times New Roman"/>
        </w:rPr>
        <w:t>Scanpy</w:t>
      </w:r>
      <w:proofErr w:type="spellEnd"/>
      <w:r>
        <w:rPr>
          <w:rFonts w:ascii="Times New Roman" w:hAnsi="Times New Roman" w:cs="Times New Roman"/>
        </w:rPr>
        <w:t xml:space="preserve"> wrapper</w:t>
      </w:r>
      <w:r w:rsidR="00C8696C">
        <w:rPr>
          <w:rFonts w:ascii="Times New Roman" w:hAnsi="Times New Roman" w:cs="Times New Roman"/>
        </w:rPr>
        <w:t xml:space="preserve"> to produce a matching dataframe with GO term enrichment results for each DEG dataframe. The top 25 most up- and down-regulated terms across the neuronal cell types in the Herring data at birth were combined into a single list of </w:t>
      </w:r>
      <w:r w:rsidR="00C8696C">
        <w:rPr>
          <w:rFonts w:ascii="Times New Roman" w:hAnsi="Times New Roman" w:cs="Times New Roman"/>
        </w:rPr>
        <w:lastRenderedPageBreak/>
        <w:t xml:space="preserve">50 terms, which was used as the benchmark for comparisons with the other datasets at birth and eye-opening. </w:t>
      </w:r>
      <w:r w:rsidR="00792FAC">
        <w:rPr>
          <w:rFonts w:ascii="Times New Roman" w:hAnsi="Times New Roman" w:cs="Times New Roman"/>
        </w:rPr>
        <w:t xml:space="preserve">Many of the most enriched terms were quite broad, consisting of varied biological processes with large gene sets which were naturally more likely to intersect with a greater number of DEGs and thereby </w:t>
      </w:r>
      <w:r w:rsidR="009F6A61">
        <w:rPr>
          <w:rFonts w:ascii="Times New Roman" w:hAnsi="Times New Roman" w:cs="Times New Roman"/>
        </w:rPr>
        <w:t xml:space="preserve">be </w:t>
      </w:r>
      <w:r w:rsidR="00792FAC">
        <w:rPr>
          <w:rFonts w:ascii="Times New Roman" w:hAnsi="Times New Roman" w:cs="Times New Roman"/>
        </w:rPr>
        <w:t xml:space="preserve">called as highly enriched. Some extremely broad terms, such as ‘multicellular organismal process’, appeared as highly enriched in both the up- and down-regulated groups, making them uninformative. To combat this, terms were filtered to include only those with a minimum of two parent terms, ensuring a minimum level of specificity to prevent them being too broad, and </w:t>
      </w:r>
      <w:r w:rsidR="009F6A61">
        <w:rPr>
          <w:rFonts w:ascii="Times New Roman" w:hAnsi="Times New Roman" w:cs="Times New Roman"/>
        </w:rPr>
        <w:t xml:space="preserve">those </w:t>
      </w:r>
      <w:r w:rsidR="00792FAC">
        <w:rPr>
          <w:rFonts w:ascii="Times New Roman" w:hAnsi="Times New Roman" w:cs="Times New Roman"/>
        </w:rPr>
        <w:t>which were only present in either the up- or down-regulated groups, but not both, as these provide</w:t>
      </w:r>
      <w:r w:rsidR="004A3641">
        <w:rPr>
          <w:rFonts w:ascii="Times New Roman" w:hAnsi="Times New Roman" w:cs="Times New Roman"/>
        </w:rPr>
        <w:t>d</w:t>
      </w:r>
      <w:r w:rsidR="00792FAC">
        <w:rPr>
          <w:rFonts w:ascii="Times New Roman" w:hAnsi="Times New Roman" w:cs="Times New Roman"/>
        </w:rPr>
        <w:t xml:space="preserve"> the clearest idea of the differences between the groups.</w:t>
      </w:r>
      <w:r w:rsidR="00C8696C">
        <w:rPr>
          <w:rFonts w:ascii="Times New Roman" w:hAnsi="Times New Roman" w:cs="Times New Roman"/>
        </w:rPr>
        <w:t xml:space="preserve"> Mean changes in expression for each term were calculated by scraping the intersecting DEGs for that term from the relevant GO term enrichment result dataframe if it was present, then averaging the log2 fold change for all intersecting DEGs</w:t>
      </w:r>
      <w:r w:rsidR="00237CCE">
        <w:rPr>
          <w:rFonts w:ascii="Times New Roman" w:hAnsi="Times New Roman" w:cs="Times New Roman"/>
        </w:rPr>
        <w:t xml:space="preserve"> based on the values in the corresponding DEG dataframe</w:t>
      </w:r>
      <w:r w:rsidR="00C8696C">
        <w:rPr>
          <w:rFonts w:ascii="Times New Roman" w:hAnsi="Times New Roman" w:cs="Times New Roman"/>
        </w:rPr>
        <w:t xml:space="preserve">. </w:t>
      </w:r>
      <w:r w:rsidR="000A2FF2">
        <w:rPr>
          <w:rFonts w:ascii="Times New Roman" w:hAnsi="Times New Roman" w:cs="Times New Roman"/>
        </w:rPr>
        <w:t>Overlaps in enriched GO terms were calculated in the same way as overlaps in DEGs, described above.</w:t>
      </w:r>
    </w:p>
    <w:p w14:paraId="7AEA0771" w14:textId="79496F00" w:rsidR="00AB04C1" w:rsidRDefault="00ED2D54" w:rsidP="00AB04C1">
      <w:pPr>
        <w:spacing w:line="360" w:lineRule="auto"/>
        <w:rPr>
          <w:rFonts w:ascii="Times New Roman" w:hAnsi="Times New Roman" w:cs="Times New Roman"/>
          <w:b/>
          <w:bCs/>
        </w:rPr>
      </w:pPr>
      <w:r>
        <w:rPr>
          <w:rFonts w:ascii="Times New Roman" w:hAnsi="Times New Roman" w:cs="Times New Roman"/>
          <w:b/>
          <w:bCs/>
        </w:rPr>
        <w:t>Data Availability</w:t>
      </w:r>
    </w:p>
    <w:p w14:paraId="27D3B13B" w14:textId="56FB51BC" w:rsidR="00D13F33" w:rsidRDefault="00ED2D54" w:rsidP="00ED2D54">
      <w:pPr>
        <w:spacing w:line="360" w:lineRule="auto"/>
        <w:rPr>
          <w:rFonts w:ascii="Times New Roman" w:hAnsi="Times New Roman" w:cs="Times New Roman"/>
        </w:rPr>
      </w:pPr>
      <w:r w:rsidRPr="4C5E276C">
        <w:rPr>
          <w:rFonts w:ascii="Times New Roman" w:hAnsi="Times New Roman" w:cs="Times New Roman"/>
        </w:rPr>
        <w:t>All code used for running the preprocessing, quality control and analysis for this paper</w:t>
      </w:r>
      <w:r w:rsidR="00652B8C">
        <w:rPr>
          <w:rFonts w:ascii="Times New Roman" w:hAnsi="Times New Roman" w:cs="Times New Roman"/>
        </w:rPr>
        <w:t xml:space="preserve">, </w:t>
      </w:r>
      <w:r w:rsidR="00546D50">
        <w:rPr>
          <w:rFonts w:ascii="Times New Roman" w:hAnsi="Times New Roman" w:cs="Times New Roman"/>
        </w:rPr>
        <w:t>a .</w:t>
      </w:r>
      <w:proofErr w:type="spellStart"/>
      <w:r w:rsidR="00546D50">
        <w:rPr>
          <w:rFonts w:ascii="Times New Roman" w:hAnsi="Times New Roman" w:cs="Times New Roman"/>
        </w:rPr>
        <w:t>yml</w:t>
      </w:r>
      <w:proofErr w:type="spellEnd"/>
      <w:r w:rsidR="00546D50">
        <w:rPr>
          <w:rFonts w:ascii="Times New Roman" w:hAnsi="Times New Roman" w:cs="Times New Roman"/>
        </w:rPr>
        <w:t xml:space="preserve"> file for the conda environment used, </w:t>
      </w:r>
      <w:r w:rsidR="00652B8C">
        <w:rPr>
          <w:rFonts w:ascii="Times New Roman" w:hAnsi="Times New Roman" w:cs="Times New Roman"/>
        </w:rPr>
        <w:t>along with Supplemental Figures and Tables</w:t>
      </w:r>
      <w:r w:rsidRPr="4C5E276C">
        <w:rPr>
          <w:rFonts w:ascii="Times New Roman" w:hAnsi="Times New Roman" w:cs="Times New Roman"/>
        </w:rPr>
        <w:t xml:space="preserve"> are </w:t>
      </w:r>
      <w:r w:rsidR="6380F20C" w:rsidRPr="4C5E276C">
        <w:rPr>
          <w:rFonts w:ascii="Times New Roman" w:hAnsi="Times New Roman" w:cs="Times New Roman"/>
        </w:rPr>
        <w:t xml:space="preserve">provided </w:t>
      </w:r>
      <w:r w:rsidR="00652B8C">
        <w:rPr>
          <w:rFonts w:ascii="Times New Roman" w:hAnsi="Times New Roman" w:cs="Times New Roman"/>
        </w:rPr>
        <w:t xml:space="preserve">at the GitHub repository </w:t>
      </w:r>
      <w:r w:rsidR="00534AE8" w:rsidRPr="00534AE8">
        <w:rPr>
          <w:rFonts w:ascii="Times New Roman" w:hAnsi="Times New Roman" w:cs="Times New Roman"/>
        </w:rPr>
        <w:t>https://github.com/cmcphan/SCIE5574_thesis</w:t>
      </w:r>
      <w:r w:rsidR="6380F20C" w:rsidRPr="4C5E276C">
        <w:rPr>
          <w:rFonts w:ascii="Times New Roman" w:hAnsi="Times New Roman" w:cs="Times New Roman"/>
        </w:rPr>
        <w:t>.</w:t>
      </w:r>
    </w:p>
    <w:p w14:paraId="561B7739" w14:textId="5B3AB546" w:rsidR="00D13F33" w:rsidRDefault="00D13F33" w:rsidP="00ED2D54">
      <w:pPr>
        <w:spacing w:line="360" w:lineRule="auto"/>
        <w:rPr>
          <w:rFonts w:ascii="Times New Roman" w:hAnsi="Times New Roman" w:cs="Times New Roman"/>
        </w:rPr>
      </w:pPr>
      <w:r w:rsidRPr="4C5E276C">
        <w:rPr>
          <w:rFonts w:ascii="Times New Roman" w:hAnsi="Times New Roman" w:cs="Times New Roman"/>
        </w:rPr>
        <w:t>Processed Herring data available at https://console.cloud.google.com/storage/browser/neuro-dev/Processed_data;tab=objects</w:t>
      </w:r>
      <w:r w:rsidR="54419C89" w:rsidRPr="4C5E276C">
        <w:rPr>
          <w:rFonts w:ascii="Times New Roman" w:hAnsi="Times New Roman" w:cs="Times New Roman"/>
        </w:rPr>
        <w:t>?</w:t>
      </w:r>
      <w:r w:rsidRPr="4C5E276C">
        <w:rPr>
          <w:rFonts w:ascii="Times New Roman" w:hAnsi="Times New Roman" w:cs="Times New Roman"/>
        </w:rPr>
        <w:t>invt=AbuMnQ&amp;prefix=&amp;forceOnObjectsSortingFiltering=false</w:t>
      </w:r>
    </w:p>
    <w:p w14:paraId="1CAB6332" w14:textId="1958C077" w:rsidR="00ED2D54" w:rsidRDefault="1E637C02" w:rsidP="00AB04C1">
      <w:pPr>
        <w:spacing w:line="360" w:lineRule="auto"/>
        <w:rPr>
          <w:rFonts w:ascii="Times New Roman" w:hAnsi="Times New Roman" w:cs="Times New Roman"/>
        </w:rPr>
      </w:pPr>
      <w:r w:rsidRPr="4C5E276C">
        <w:rPr>
          <w:rFonts w:ascii="Times New Roman" w:hAnsi="Times New Roman" w:cs="Times New Roman"/>
        </w:rPr>
        <w:t xml:space="preserve">Raw Sepp data available at </w:t>
      </w:r>
      <w:hyperlink r:id="rId24">
        <w:r w:rsidR="58D239CB" w:rsidRPr="4C5E276C">
          <w:rPr>
            <w:rStyle w:val="Hyperlink"/>
            <w:rFonts w:ascii="Times New Roman" w:hAnsi="Times New Roman" w:cs="Times New Roman"/>
          </w:rPr>
          <w:t>https://apps.kaessmannlab.org/sc-cerebellum-transcriptome/</w:t>
        </w:r>
      </w:hyperlink>
      <w:r w:rsidR="58D239CB" w:rsidRPr="4C5E276C">
        <w:rPr>
          <w:rFonts w:ascii="Times New Roman" w:hAnsi="Times New Roman" w:cs="Times New Roman"/>
        </w:rPr>
        <w:t xml:space="preserve"> under the </w:t>
      </w:r>
      <w:r w:rsidR="5EFDF1F1" w:rsidRPr="4C5E276C">
        <w:rPr>
          <w:rFonts w:ascii="Times New Roman" w:hAnsi="Times New Roman" w:cs="Times New Roman"/>
        </w:rPr>
        <w:t xml:space="preserve">‘Info, Methodology &amp; Data’ tab. Pre-mRNA versions for each species were used, listed under the ‘Data &amp; code access’ section. </w:t>
      </w:r>
    </w:p>
    <w:p w14:paraId="2C5F1C96" w14:textId="12051DEA" w:rsidR="00BC2345" w:rsidRDefault="00BC2345" w:rsidP="00AB04C1">
      <w:pPr>
        <w:spacing w:line="360" w:lineRule="auto"/>
        <w:rPr>
          <w:rFonts w:ascii="Times New Roman" w:hAnsi="Times New Roman" w:cs="Times New Roman"/>
          <w:b/>
          <w:bCs/>
        </w:rPr>
      </w:pPr>
      <w:r>
        <w:rPr>
          <w:rFonts w:ascii="Times New Roman" w:hAnsi="Times New Roman" w:cs="Times New Roman"/>
          <w:b/>
          <w:bCs/>
        </w:rPr>
        <w:t>Acknowledgments</w:t>
      </w:r>
    </w:p>
    <w:p w14:paraId="21A543BB" w14:textId="6075A5CF" w:rsidR="00BC2345" w:rsidRPr="00BC2345" w:rsidRDefault="00BC2345" w:rsidP="00AB04C1">
      <w:pPr>
        <w:spacing w:line="360" w:lineRule="auto"/>
        <w:rPr>
          <w:rFonts w:ascii="Times New Roman" w:hAnsi="Times New Roman" w:cs="Times New Roman"/>
        </w:rPr>
      </w:pPr>
      <w:r>
        <w:rPr>
          <w:rFonts w:ascii="Times New Roman" w:hAnsi="Times New Roman" w:cs="Times New Roman"/>
        </w:rPr>
        <w:t xml:space="preserve">Thank you to my supervisors Chuck Herring and Ryan Lister for </w:t>
      </w:r>
      <w:r w:rsidR="00345121">
        <w:rPr>
          <w:rFonts w:ascii="Times New Roman" w:hAnsi="Times New Roman" w:cs="Times New Roman"/>
        </w:rPr>
        <w:t>facilitating this work. An extra thank you to Chuck Herring who helped support and guide all aspects of this project from its inception all the way through to writing. Thank you to Rohini Trivedi for assisting with proofreading of this manuscript.</w:t>
      </w:r>
    </w:p>
    <w:p w14:paraId="32D3CB16" w14:textId="77777777" w:rsidR="00BF427A" w:rsidRDefault="00BF427A" w:rsidP="00AB04C1">
      <w:pPr>
        <w:spacing w:line="360" w:lineRule="auto"/>
        <w:rPr>
          <w:rFonts w:ascii="Times New Roman" w:hAnsi="Times New Roman" w:cs="Times New Roman"/>
          <w:b/>
          <w:bCs/>
        </w:rPr>
      </w:pPr>
    </w:p>
    <w:p w14:paraId="41429E0B" w14:textId="7F27BEE8" w:rsidR="00357479" w:rsidRDefault="00357479" w:rsidP="00AB04C1">
      <w:pPr>
        <w:spacing w:line="360" w:lineRule="auto"/>
        <w:rPr>
          <w:rFonts w:ascii="Times New Roman" w:hAnsi="Times New Roman" w:cs="Times New Roman"/>
          <w:b/>
          <w:bCs/>
        </w:rPr>
      </w:pPr>
      <w:r>
        <w:rPr>
          <w:rFonts w:ascii="Times New Roman" w:hAnsi="Times New Roman" w:cs="Times New Roman"/>
          <w:b/>
          <w:bCs/>
        </w:rPr>
        <w:lastRenderedPageBreak/>
        <w:t>References</w:t>
      </w:r>
    </w:p>
    <w:p w14:paraId="73D9B9FA" w14:textId="77777777" w:rsidR="00E6167C" w:rsidRPr="00E6167C" w:rsidRDefault="00357479" w:rsidP="00E6167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E6167C" w:rsidRPr="00E6167C">
        <w:rPr>
          <w:rFonts w:ascii="Times New Roman" w:hAnsi="Times New Roman" w:cs="Times New Roman"/>
        </w:rPr>
        <w:t xml:space="preserve">Amezquita RA, Lun ATL, Becht E </w:t>
      </w:r>
      <w:r w:rsidR="00E6167C" w:rsidRPr="00E6167C">
        <w:rPr>
          <w:rFonts w:ascii="Times New Roman" w:hAnsi="Times New Roman" w:cs="Times New Roman"/>
          <w:i/>
          <w:iCs/>
        </w:rPr>
        <w:t>et al.</w:t>
      </w:r>
      <w:r w:rsidR="00E6167C" w:rsidRPr="00E6167C">
        <w:rPr>
          <w:rFonts w:ascii="Times New Roman" w:hAnsi="Times New Roman" w:cs="Times New Roman"/>
        </w:rPr>
        <w:t xml:space="preserve"> Orchestrating single-cell analysis with Bioconductor. </w:t>
      </w:r>
      <w:r w:rsidR="00E6167C" w:rsidRPr="00E6167C">
        <w:rPr>
          <w:rFonts w:ascii="Times New Roman" w:hAnsi="Times New Roman" w:cs="Times New Roman"/>
          <w:i/>
          <w:iCs/>
        </w:rPr>
        <w:t>Nat Methods</w:t>
      </w:r>
      <w:r w:rsidR="00E6167C" w:rsidRPr="00E6167C">
        <w:rPr>
          <w:rFonts w:ascii="Times New Roman" w:hAnsi="Times New Roman" w:cs="Times New Roman"/>
        </w:rPr>
        <w:t xml:space="preserve"> 2020;</w:t>
      </w:r>
      <w:r w:rsidR="00E6167C" w:rsidRPr="00E6167C">
        <w:rPr>
          <w:rFonts w:ascii="Times New Roman" w:hAnsi="Times New Roman" w:cs="Times New Roman"/>
          <w:b/>
          <w:bCs/>
        </w:rPr>
        <w:t>17</w:t>
      </w:r>
      <w:r w:rsidR="00E6167C" w:rsidRPr="00E6167C">
        <w:rPr>
          <w:rFonts w:ascii="Times New Roman" w:hAnsi="Times New Roman" w:cs="Times New Roman"/>
        </w:rPr>
        <w:t>:137–45.</w:t>
      </w:r>
    </w:p>
    <w:p w14:paraId="02C0B086"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Anders S, Huber W. Differential expression analysis for sequence count data. </w:t>
      </w:r>
      <w:r w:rsidRPr="00E6167C">
        <w:rPr>
          <w:rFonts w:ascii="Times New Roman" w:hAnsi="Times New Roman" w:cs="Times New Roman"/>
          <w:i/>
          <w:iCs/>
        </w:rPr>
        <w:t>Genome Biol</w:t>
      </w:r>
      <w:r w:rsidRPr="00E6167C">
        <w:rPr>
          <w:rFonts w:ascii="Times New Roman" w:hAnsi="Times New Roman" w:cs="Times New Roman"/>
        </w:rPr>
        <w:t xml:space="preserve"> 2010;</w:t>
      </w:r>
      <w:r w:rsidRPr="00E6167C">
        <w:rPr>
          <w:rFonts w:ascii="Times New Roman" w:hAnsi="Times New Roman" w:cs="Times New Roman"/>
          <w:b/>
          <w:bCs/>
        </w:rPr>
        <w:t>11</w:t>
      </w:r>
      <w:r w:rsidRPr="00E6167C">
        <w:rPr>
          <w:rFonts w:ascii="Times New Roman" w:hAnsi="Times New Roman" w:cs="Times New Roman"/>
        </w:rPr>
        <w:t>:1–12.</w:t>
      </w:r>
    </w:p>
    <w:p w14:paraId="3540AC2B"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Ashburner M, Ball CA, Blake JA </w:t>
      </w:r>
      <w:r w:rsidRPr="00E6167C">
        <w:rPr>
          <w:rFonts w:ascii="Times New Roman" w:hAnsi="Times New Roman" w:cs="Times New Roman"/>
          <w:i/>
          <w:iCs/>
        </w:rPr>
        <w:t>et al.</w:t>
      </w:r>
      <w:r w:rsidRPr="00E6167C">
        <w:rPr>
          <w:rFonts w:ascii="Times New Roman" w:hAnsi="Times New Roman" w:cs="Times New Roman"/>
        </w:rPr>
        <w:t xml:space="preserve"> Gene Ontology: tool for the unification of biology. </w:t>
      </w:r>
      <w:r w:rsidRPr="00E6167C">
        <w:rPr>
          <w:rFonts w:ascii="Times New Roman" w:hAnsi="Times New Roman" w:cs="Times New Roman"/>
          <w:i/>
          <w:iCs/>
        </w:rPr>
        <w:t>Nat Genet</w:t>
      </w:r>
      <w:r w:rsidRPr="00E6167C">
        <w:rPr>
          <w:rFonts w:ascii="Times New Roman" w:hAnsi="Times New Roman" w:cs="Times New Roman"/>
        </w:rPr>
        <w:t xml:space="preserve"> 2000;</w:t>
      </w:r>
      <w:r w:rsidRPr="00E6167C">
        <w:rPr>
          <w:rFonts w:ascii="Times New Roman" w:hAnsi="Times New Roman" w:cs="Times New Roman"/>
          <w:b/>
          <w:bCs/>
        </w:rPr>
        <w:t>25</w:t>
      </w:r>
      <w:r w:rsidRPr="00E6167C">
        <w:rPr>
          <w:rFonts w:ascii="Times New Roman" w:hAnsi="Times New Roman" w:cs="Times New Roman"/>
        </w:rPr>
        <w:t>:25–9.</w:t>
      </w:r>
    </w:p>
    <w:p w14:paraId="0D19BCE7"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Bakken TE, Miller JA, Ding S-L </w:t>
      </w:r>
      <w:r w:rsidRPr="00E6167C">
        <w:rPr>
          <w:rFonts w:ascii="Times New Roman" w:hAnsi="Times New Roman" w:cs="Times New Roman"/>
          <w:i/>
          <w:iCs/>
        </w:rPr>
        <w:t>et al.</w:t>
      </w:r>
      <w:r w:rsidRPr="00E6167C">
        <w:rPr>
          <w:rFonts w:ascii="Times New Roman" w:hAnsi="Times New Roman" w:cs="Times New Roman"/>
        </w:rPr>
        <w:t xml:space="preserve"> A comprehensive transcriptional map of primate brain development. </w:t>
      </w:r>
      <w:r w:rsidRPr="00E6167C">
        <w:rPr>
          <w:rFonts w:ascii="Times New Roman" w:hAnsi="Times New Roman" w:cs="Times New Roman"/>
          <w:i/>
          <w:iCs/>
        </w:rPr>
        <w:t>Nature</w:t>
      </w:r>
      <w:r w:rsidRPr="00E6167C">
        <w:rPr>
          <w:rFonts w:ascii="Times New Roman" w:hAnsi="Times New Roman" w:cs="Times New Roman"/>
        </w:rPr>
        <w:t xml:space="preserve"> 2016;</w:t>
      </w:r>
      <w:r w:rsidRPr="00E6167C">
        <w:rPr>
          <w:rFonts w:ascii="Times New Roman" w:hAnsi="Times New Roman" w:cs="Times New Roman"/>
          <w:b/>
          <w:bCs/>
        </w:rPr>
        <w:t>535</w:t>
      </w:r>
      <w:r w:rsidRPr="00E6167C">
        <w:rPr>
          <w:rFonts w:ascii="Times New Roman" w:hAnsi="Times New Roman" w:cs="Times New Roman"/>
        </w:rPr>
        <w:t>:367–75.</w:t>
      </w:r>
    </w:p>
    <w:p w14:paraId="2F7094C7"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Bendl J, Fullard JF, Girdhar K </w:t>
      </w:r>
      <w:r w:rsidRPr="00E6167C">
        <w:rPr>
          <w:rFonts w:ascii="Times New Roman" w:hAnsi="Times New Roman" w:cs="Times New Roman"/>
          <w:i/>
          <w:iCs/>
        </w:rPr>
        <w:t>et al.</w:t>
      </w:r>
      <w:r w:rsidRPr="00E6167C">
        <w:rPr>
          <w:rFonts w:ascii="Times New Roman" w:hAnsi="Times New Roman" w:cs="Times New Roman"/>
        </w:rPr>
        <w:t xml:space="preserve"> Chromatin accessibility provides a window into the genetic etiology of human brain disease. </w:t>
      </w:r>
      <w:r w:rsidRPr="00E6167C">
        <w:rPr>
          <w:rFonts w:ascii="Times New Roman" w:hAnsi="Times New Roman" w:cs="Times New Roman"/>
          <w:i/>
          <w:iCs/>
        </w:rPr>
        <w:t>Trends Genet</w:t>
      </w:r>
      <w:r w:rsidRPr="00E6167C">
        <w:rPr>
          <w:rFonts w:ascii="Times New Roman" w:hAnsi="Times New Roman" w:cs="Times New Roman"/>
        </w:rPr>
        <w:t xml:space="preserve"> 2025, DOI: 10.1016/j.tig.2025.01.001.</w:t>
      </w:r>
    </w:p>
    <w:p w14:paraId="0D086C3D"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Camp JG, Badsha F, Florio M </w:t>
      </w:r>
      <w:r w:rsidRPr="00E6167C">
        <w:rPr>
          <w:rFonts w:ascii="Times New Roman" w:hAnsi="Times New Roman" w:cs="Times New Roman"/>
          <w:i/>
          <w:iCs/>
        </w:rPr>
        <w:t>et al.</w:t>
      </w:r>
      <w:r w:rsidRPr="00E6167C">
        <w:rPr>
          <w:rFonts w:ascii="Times New Roman" w:hAnsi="Times New Roman" w:cs="Times New Roman"/>
        </w:rPr>
        <w:t xml:space="preserve"> Human cerebral organoids recapitulate gene expression programs of fetal neocortex development. </w:t>
      </w:r>
      <w:r w:rsidRPr="00E6167C">
        <w:rPr>
          <w:rFonts w:ascii="Times New Roman" w:hAnsi="Times New Roman" w:cs="Times New Roman"/>
          <w:i/>
          <w:iCs/>
        </w:rPr>
        <w:t>Proc Natl Acad Sci</w:t>
      </w:r>
      <w:r w:rsidRPr="00E6167C">
        <w:rPr>
          <w:rFonts w:ascii="Times New Roman" w:hAnsi="Times New Roman" w:cs="Times New Roman"/>
        </w:rPr>
        <w:t xml:space="preserve"> 2015;</w:t>
      </w:r>
      <w:r w:rsidRPr="00E6167C">
        <w:rPr>
          <w:rFonts w:ascii="Times New Roman" w:hAnsi="Times New Roman" w:cs="Times New Roman"/>
          <w:b/>
          <w:bCs/>
        </w:rPr>
        <w:t>112</w:t>
      </w:r>
      <w:r w:rsidRPr="00E6167C">
        <w:rPr>
          <w:rFonts w:ascii="Times New Roman" w:hAnsi="Times New Roman" w:cs="Times New Roman"/>
        </w:rPr>
        <w:t>:15672–7.</w:t>
      </w:r>
    </w:p>
    <w:p w14:paraId="172D20C0"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Clarke ZA, Bader GD. MALAT1 expression indicates cell quality in single-cell RNA sequencing data. 2024:2024.07.14.603469.</w:t>
      </w:r>
    </w:p>
    <w:p w14:paraId="394E2F41"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conda contributors. conda: A system-level, binary package and environment manager running on all major operating systems and platforms. 2025.</w:t>
      </w:r>
    </w:p>
    <w:p w14:paraId="0777B1B9"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Czarny P, Bialek K, Ziolkowska S </w:t>
      </w:r>
      <w:r w:rsidRPr="00E6167C">
        <w:rPr>
          <w:rFonts w:ascii="Times New Roman" w:hAnsi="Times New Roman" w:cs="Times New Roman"/>
          <w:i/>
          <w:iCs/>
        </w:rPr>
        <w:t>et al.</w:t>
      </w:r>
      <w:r w:rsidRPr="00E6167C">
        <w:rPr>
          <w:rFonts w:ascii="Times New Roman" w:hAnsi="Times New Roman" w:cs="Times New Roman"/>
        </w:rPr>
        <w:t xml:space="preserve"> DNA damage and repair in neuropsychiatric disorders. What do we know and what are the future perspectives? </w:t>
      </w:r>
      <w:r w:rsidRPr="00E6167C">
        <w:rPr>
          <w:rFonts w:ascii="Times New Roman" w:hAnsi="Times New Roman" w:cs="Times New Roman"/>
          <w:i/>
          <w:iCs/>
        </w:rPr>
        <w:t>Mutagenesis</w:t>
      </w:r>
      <w:r w:rsidRPr="00E6167C">
        <w:rPr>
          <w:rFonts w:ascii="Times New Roman" w:hAnsi="Times New Roman" w:cs="Times New Roman"/>
        </w:rPr>
        <w:t xml:space="preserve"> 2020;</w:t>
      </w:r>
      <w:r w:rsidRPr="00E6167C">
        <w:rPr>
          <w:rFonts w:ascii="Times New Roman" w:hAnsi="Times New Roman" w:cs="Times New Roman"/>
          <w:b/>
          <w:bCs/>
        </w:rPr>
        <w:t>35</w:t>
      </w:r>
      <w:r w:rsidRPr="00E6167C">
        <w:rPr>
          <w:rFonts w:ascii="Times New Roman" w:hAnsi="Times New Roman" w:cs="Times New Roman"/>
        </w:rPr>
        <w:t>:79–106.</w:t>
      </w:r>
    </w:p>
    <w:p w14:paraId="15E9C945"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Djavadian R, Bisti S, Maccarone R </w:t>
      </w:r>
      <w:r w:rsidRPr="00E6167C">
        <w:rPr>
          <w:rFonts w:ascii="Times New Roman" w:hAnsi="Times New Roman" w:cs="Times New Roman"/>
          <w:i/>
          <w:iCs/>
        </w:rPr>
        <w:t>et al.</w:t>
      </w:r>
      <w:r w:rsidRPr="00E6167C">
        <w:rPr>
          <w:rFonts w:ascii="Times New Roman" w:hAnsi="Times New Roman" w:cs="Times New Roman"/>
        </w:rPr>
        <w:t xml:space="preserve"> Development and plasticity of the retina in the opossum Monodelphis domestica. </w:t>
      </w:r>
      <w:r w:rsidRPr="00E6167C">
        <w:rPr>
          <w:rFonts w:ascii="Times New Roman" w:hAnsi="Times New Roman" w:cs="Times New Roman"/>
          <w:i/>
          <w:iCs/>
        </w:rPr>
        <w:t>Acta Neurobiol Exp (Warsz)</w:t>
      </w:r>
      <w:r w:rsidRPr="00E6167C">
        <w:rPr>
          <w:rFonts w:ascii="Times New Roman" w:hAnsi="Times New Roman" w:cs="Times New Roman"/>
        </w:rPr>
        <w:t xml:space="preserve"> 2006;</w:t>
      </w:r>
      <w:r w:rsidRPr="00E6167C">
        <w:rPr>
          <w:rFonts w:ascii="Times New Roman" w:hAnsi="Times New Roman" w:cs="Times New Roman"/>
          <w:b/>
          <w:bCs/>
        </w:rPr>
        <w:t>66</w:t>
      </w:r>
      <w:r w:rsidRPr="00E6167C">
        <w:rPr>
          <w:rFonts w:ascii="Times New Roman" w:hAnsi="Times New Roman" w:cs="Times New Roman"/>
        </w:rPr>
        <w:t>:179–88.</w:t>
      </w:r>
    </w:p>
    <w:p w14:paraId="44DB2559"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Durinck S, Spellman PT, Birney E </w:t>
      </w:r>
      <w:r w:rsidRPr="00E6167C">
        <w:rPr>
          <w:rFonts w:ascii="Times New Roman" w:hAnsi="Times New Roman" w:cs="Times New Roman"/>
          <w:i/>
          <w:iCs/>
        </w:rPr>
        <w:t>et al.</w:t>
      </w:r>
      <w:r w:rsidRPr="00E6167C">
        <w:rPr>
          <w:rFonts w:ascii="Times New Roman" w:hAnsi="Times New Roman" w:cs="Times New Roman"/>
        </w:rPr>
        <w:t xml:space="preserve"> Mapping identifiers for the integration of genomic datasets with the R/Bioconductor package biomaRt. </w:t>
      </w:r>
      <w:r w:rsidRPr="00E6167C">
        <w:rPr>
          <w:rFonts w:ascii="Times New Roman" w:hAnsi="Times New Roman" w:cs="Times New Roman"/>
          <w:i/>
          <w:iCs/>
        </w:rPr>
        <w:t>Nat Protoc</w:t>
      </w:r>
      <w:r w:rsidRPr="00E6167C">
        <w:rPr>
          <w:rFonts w:ascii="Times New Roman" w:hAnsi="Times New Roman" w:cs="Times New Roman"/>
        </w:rPr>
        <w:t xml:space="preserve"> 2009;</w:t>
      </w:r>
      <w:r w:rsidRPr="00E6167C">
        <w:rPr>
          <w:rFonts w:ascii="Times New Roman" w:hAnsi="Times New Roman" w:cs="Times New Roman"/>
          <w:b/>
          <w:bCs/>
        </w:rPr>
        <w:t>4</w:t>
      </w:r>
      <w:r w:rsidRPr="00E6167C">
        <w:rPr>
          <w:rFonts w:ascii="Times New Roman" w:hAnsi="Times New Roman" w:cs="Times New Roman"/>
        </w:rPr>
        <w:t>:1184–91.</w:t>
      </w:r>
    </w:p>
    <w:p w14:paraId="26349389"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Herring CA, Simmons RK, Freytag S </w:t>
      </w:r>
      <w:r w:rsidRPr="00E6167C">
        <w:rPr>
          <w:rFonts w:ascii="Times New Roman" w:hAnsi="Times New Roman" w:cs="Times New Roman"/>
          <w:i/>
          <w:iCs/>
        </w:rPr>
        <w:t>et al.</w:t>
      </w:r>
      <w:r w:rsidRPr="00E6167C">
        <w:rPr>
          <w:rFonts w:ascii="Times New Roman" w:hAnsi="Times New Roman" w:cs="Times New Roman"/>
        </w:rPr>
        <w:t xml:space="preserve"> Human prefrontal cortex gene regulatory dynamics from gestation to adulthood at single-cell resolution. </w:t>
      </w:r>
      <w:r w:rsidRPr="00E6167C">
        <w:rPr>
          <w:rFonts w:ascii="Times New Roman" w:hAnsi="Times New Roman" w:cs="Times New Roman"/>
          <w:i/>
          <w:iCs/>
        </w:rPr>
        <w:t>Cell</w:t>
      </w:r>
      <w:r w:rsidRPr="00E6167C">
        <w:rPr>
          <w:rFonts w:ascii="Times New Roman" w:hAnsi="Times New Roman" w:cs="Times New Roman"/>
        </w:rPr>
        <w:t xml:space="preserve"> 2022;</w:t>
      </w:r>
      <w:r w:rsidRPr="00E6167C">
        <w:rPr>
          <w:rFonts w:ascii="Times New Roman" w:hAnsi="Times New Roman" w:cs="Times New Roman"/>
          <w:b/>
          <w:bCs/>
        </w:rPr>
        <w:t>185</w:t>
      </w:r>
      <w:r w:rsidRPr="00E6167C">
        <w:rPr>
          <w:rFonts w:ascii="Times New Roman" w:hAnsi="Times New Roman" w:cs="Times New Roman"/>
        </w:rPr>
        <w:t>:4428-4447.e28.</w:t>
      </w:r>
    </w:p>
    <w:p w14:paraId="4A0CBE31"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Huang S-Y, Ge Y-J, Ren P </w:t>
      </w:r>
      <w:r w:rsidRPr="00E6167C">
        <w:rPr>
          <w:rFonts w:ascii="Times New Roman" w:hAnsi="Times New Roman" w:cs="Times New Roman"/>
          <w:i/>
          <w:iCs/>
        </w:rPr>
        <w:t>et al.</w:t>
      </w:r>
      <w:r w:rsidRPr="00E6167C">
        <w:rPr>
          <w:rFonts w:ascii="Times New Roman" w:hAnsi="Times New Roman" w:cs="Times New Roman"/>
        </w:rPr>
        <w:t xml:space="preserve"> Genome-wide association study unravels mechanisms of brain glymphatic activity. </w:t>
      </w:r>
      <w:r w:rsidRPr="00E6167C">
        <w:rPr>
          <w:rFonts w:ascii="Times New Roman" w:hAnsi="Times New Roman" w:cs="Times New Roman"/>
          <w:i/>
          <w:iCs/>
        </w:rPr>
        <w:t>Nat Commun</w:t>
      </w:r>
      <w:r w:rsidRPr="00E6167C">
        <w:rPr>
          <w:rFonts w:ascii="Times New Roman" w:hAnsi="Times New Roman" w:cs="Times New Roman"/>
        </w:rPr>
        <w:t xml:space="preserve"> 2025;</w:t>
      </w:r>
      <w:r w:rsidRPr="00E6167C">
        <w:rPr>
          <w:rFonts w:ascii="Times New Roman" w:hAnsi="Times New Roman" w:cs="Times New Roman"/>
          <w:b/>
          <w:bCs/>
        </w:rPr>
        <w:t>16</w:t>
      </w:r>
      <w:r w:rsidRPr="00E6167C">
        <w:rPr>
          <w:rFonts w:ascii="Times New Roman" w:hAnsi="Times New Roman" w:cs="Times New Roman"/>
        </w:rPr>
        <w:t>:626.</w:t>
      </w:r>
    </w:p>
    <w:p w14:paraId="65E94C51"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Jeong E, Choi S, Cho S-W. Recent Advances in Brain Organoid Technology for Human Brain Research. </w:t>
      </w:r>
      <w:r w:rsidRPr="00E6167C">
        <w:rPr>
          <w:rFonts w:ascii="Times New Roman" w:hAnsi="Times New Roman" w:cs="Times New Roman"/>
          <w:i/>
          <w:iCs/>
        </w:rPr>
        <w:t>ACS Appl Mater Interfaces</w:t>
      </w:r>
      <w:r w:rsidRPr="00E6167C">
        <w:rPr>
          <w:rFonts w:ascii="Times New Roman" w:hAnsi="Times New Roman" w:cs="Times New Roman"/>
        </w:rPr>
        <w:t xml:space="preserve"> 2023;</w:t>
      </w:r>
      <w:r w:rsidRPr="00E6167C">
        <w:rPr>
          <w:rFonts w:ascii="Times New Roman" w:hAnsi="Times New Roman" w:cs="Times New Roman"/>
          <w:b/>
          <w:bCs/>
        </w:rPr>
        <w:t>15</w:t>
      </w:r>
      <w:r w:rsidRPr="00E6167C">
        <w:rPr>
          <w:rFonts w:ascii="Times New Roman" w:hAnsi="Times New Roman" w:cs="Times New Roman"/>
        </w:rPr>
        <w:t>:200–19.</w:t>
      </w:r>
    </w:p>
    <w:p w14:paraId="4221BC8E"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Johnson WE, Li C, Rabinovic A. Adjusting batch effects in microarray expression data using empirical Bayes methods. </w:t>
      </w:r>
      <w:r w:rsidRPr="00E6167C">
        <w:rPr>
          <w:rFonts w:ascii="Times New Roman" w:hAnsi="Times New Roman" w:cs="Times New Roman"/>
          <w:i/>
          <w:iCs/>
        </w:rPr>
        <w:t>Biostatistics</w:t>
      </w:r>
      <w:r w:rsidRPr="00E6167C">
        <w:rPr>
          <w:rFonts w:ascii="Times New Roman" w:hAnsi="Times New Roman" w:cs="Times New Roman"/>
        </w:rPr>
        <w:t xml:space="preserve"> 2007;</w:t>
      </w:r>
      <w:r w:rsidRPr="00E6167C">
        <w:rPr>
          <w:rFonts w:ascii="Times New Roman" w:hAnsi="Times New Roman" w:cs="Times New Roman"/>
          <w:b/>
          <w:bCs/>
        </w:rPr>
        <w:t>8</w:t>
      </w:r>
      <w:r w:rsidRPr="00E6167C">
        <w:rPr>
          <w:rFonts w:ascii="Times New Roman" w:hAnsi="Times New Roman" w:cs="Times New Roman"/>
        </w:rPr>
        <w:t>:118–27.</w:t>
      </w:r>
    </w:p>
    <w:p w14:paraId="234B7A77"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lastRenderedPageBreak/>
        <w:t xml:space="preserve">Joshi R, Salton SRJ. Neurotrophin Crosstalk in the Etiology and Treatment of Neuropsychiatric and Neurodegenerative Disease. </w:t>
      </w:r>
      <w:r w:rsidRPr="00E6167C">
        <w:rPr>
          <w:rFonts w:ascii="Times New Roman" w:hAnsi="Times New Roman" w:cs="Times New Roman"/>
          <w:i/>
          <w:iCs/>
        </w:rPr>
        <w:t>Front Mol Neurosci</w:t>
      </w:r>
      <w:r w:rsidRPr="00E6167C">
        <w:rPr>
          <w:rFonts w:ascii="Times New Roman" w:hAnsi="Times New Roman" w:cs="Times New Roman"/>
        </w:rPr>
        <w:t xml:space="preserve"> 2022;</w:t>
      </w:r>
      <w:r w:rsidRPr="00E6167C">
        <w:rPr>
          <w:rFonts w:ascii="Times New Roman" w:hAnsi="Times New Roman" w:cs="Times New Roman"/>
          <w:b/>
          <w:bCs/>
        </w:rPr>
        <w:t>15</w:t>
      </w:r>
      <w:r w:rsidRPr="00E6167C">
        <w:rPr>
          <w:rFonts w:ascii="Times New Roman" w:hAnsi="Times New Roman" w:cs="Times New Roman"/>
        </w:rPr>
        <w:t>, DOI: 10.3389/fnmol.2022.932497.</w:t>
      </w:r>
    </w:p>
    <w:p w14:paraId="21A5E9C5"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Kaczynski J, Cook T, Urrutia R. Sp1- and Krüppel-like transcription factors. </w:t>
      </w:r>
      <w:r w:rsidRPr="00E6167C">
        <w:rPr>
          <w:rFonts w:ascii="Times New Roman" w:hAnsi="Times New Roman" w:cs="Times New Roman"/>
          <w:i/>
          <w:iCs/>
        </w:rPr>
        <w:t>Genome Biol</w:t>
      </w:r>
      <w:r w:rsidRPr="00E6167C">
        <w:rPr>
          <w:rFonts w:ascii="Times New Roman" w:hAnsi="Times New Roman" w:cs="Times New Roman"/>
        </w:rPr>
        <w:t xml:space="preserve"> 2003;</w:t>
      </w:r>
      <w:r w:rsidRPr="00E6167C">
        <w:rPr>
          <w:rFonts w:ascii="Times New Roman" w:hAnsi="Times New Roman" w:cs="Times New Roman"/>
          <w:b/>
          <w:bCs/>
        </w:rPr>
        <w:t>4</w:t>
      </w:r>
      <w:r w:rsidRPr="00E6167C">
        <w:rPr>
          <w:rFonts w:ascii="Times New Roman" w:hAnsi="Times New Roman" w:cs="Times New Roman"/>
        </w:rPr>
        <w:t>:206.</w:t>
      </w:r>
    </w:p>
    <w:p w14:paraId="7505E96E"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Kim S, Chang M-Y. Application of Human Brain Organoids—Opportunities and Challenges in Modeling Human Brain Development and Neurodevelopmental Diseases. </w:t>
      </w:r>
      <w:r w:rsidRPr="00E6167C">
        <w:rPr>
          <w:rFonts w:ascii="Times New Roman" w:hAnsi="Times New Roman" w:cs="Times New Roman"/>
          <w:i/>
          <w:iCs/>
        </w:rPr>
        <w:t>Int J Mol Sci</w:t>
      </w:r>
      <w:r w:rsidRPr="00E6167C">
        <w:rPr>
          <w:rFonts w:ascii="Times New Roman" w:hAnsi="Times New Roman" w:cs="Times New Roman"/>
        </w:rPr>
        <w:t xml:space="preserve"> 2023;</w:t>
      </w:r>
      <w:r w:rsidRPr="00E6167C">
        <w:rPr>
          <w:rFonts w:ascii="Times New Roman" w:hAnsi="Times New Roman" w:cs="Times New Roman"/>
          <w:b/>
          <w:bCs/>
        </w:rPr>
        <w:t>24</w:t>
      </w:r>
      <w:r w:rsidRPr="00E6167C">
        <w:rPr>
          <w:rFonts w:ascii="Times New Roman" w:hAnsi="Times New Roman" w:cs="Times New Roman"/>
        </w:rPr>
        <w:t>:12528.</w:t>
      </w:r>
    </w:p>
    <w:p w14:paraId="7ED90A02"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Kolberg L, Raudvere U, Kuzmin I </w:t>
      </w:r>
      <w:r w:rsidRPr="00E6167C">
        <w:rPr>
          <w:rFonts w:ascii="Times New Roman" w:hAnsi="Times New Roman" w:cs="Times New Roman"/>
          <w:i/>
          <w:iCs/>
        </w:rPr>
        <w:t>et al.</w:t>
      </w:r>
      <w:r w:rsidRPr="00E6167C">
        <w:rPr>
          <w:rFonts w:ascii="Times New Roman" w:hAnsi="Times New Roman" w:cs="Times New Roman"/>
        </w:rPr>
        <w:t xml:space="preserve"> g:Profiler—interoperable web service for functional enrichment analysis and gene identifier mapping (2023 update). </w:t>
      </w:r>
      <w:r w:rsidRPr="00E6167C">
        <w:rPr>
          <w:rFonts w:ascii="Times New Roman" w:hAnsi="Times New Roman" w:cs="Times New Roman"/>
          <w:i/>
          <w:iCs/>
        </w:rPr>
        <w:t>Nucleic Acids Res</w:t>
      </w:r>
      <w:r w:rsidRPr="00E6167C">
        <w:rPr>
          <w:rFonts w:ascii="Times New Roman" w:hAnsi="Times New Roman" w:cs="Times New Roman"/>
        </w:rPr>
        <w:t xml:space="preserve"> 2023;</w:t>
      </w:r>
      <w:r w:rsidRPr="00E6167C">
        <w:rPr>
          <w:rFonts w:ascii="Times New Roman" w:hAnsi="Times New Roman" w:cs="Times New Roman"/>
          <w:b/>
          <w:bCs/>
        </w:rPr>
        <w:t>51</w:t>
      </w:r>
      <w:r w:rsidRPr="00E6167C">
        <w:rPr>
          <w:rFonts w:ascii="Times New Roman" w:hAnsi="Times New Roman" w:cs="Times New Roman"/>
        </w:rPr>
        <w:t>:W207–12.</w:t>
      </w:r>
    </w:p>
    <w:p w14:paraId="6761E20A"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Korsunsky I, Millard N, Fan J </w:t>
      </w:r>
      <w:r w:rsidRPr="00E6167C">
        <w:rPr>
          <w:rFonts w:ascii="Times New Roman" w:hAnsi="Times New Roman" w:cs="Times New Roman"/>
          <w:i/>
          <w:iCs/>
        </w:rPr>
        <w:t>et al.</w:t>
      </w:r>
      <w:r w:rsidRPr="00E6167C">
        <w:rPr>
          <w:rFonts w:ascii="Times New Roman" w:hAnsi="Times New Roman" w:cs="Times New Roman"/>
        </w:rPr>
        <w:t xml:space="preserve"> Fast, sensitive and accurate integration of single-cell data with Harmony. </w:t>
      </w:r>
      <w:r w:rsidRPr="00E6167C">
        <w:rPr>
          <w:rFonts w:ascii="Times New Roman" w:hAnsi="Times New Roman" w:cs="Times New Roman"/>
          <w:i/>
          <w:iCs/>
        </w:rPr>
        <w:t>Nat Methods</w:t>
      </w:r>
      <w:r w:rsidRPr="00E6167C">
        <w:rPr>
          <w:rFonts w:ascii="Times New Roman" w:hAnsi="Times New Roman" w:cs="Times New Roman"/>
        </w:rPr>
        <w:t xml:space="preserve"> 2019;</w:t>
      </w:r>
      <w:r w:rsidRPr="00E6167C">
        <w:rPr>
          <w:rFonts w:ascii="Times New Roman" w:hAnsi="Times New Roman" w:cs="Times New Roman"/>
          <w:b/>
          <w:bCs/>
        </w:rPr>
        <w:t>16</w:t>
      </w:r>
      <w:r w:rsidRPr="00E6167C">
        <w:rPr>
          <w:rFonts w:ascii="Times New Roman" w:hAnsi="Times New Roman" w:cs="Times New Roman"/>
        </w:rPr>
        <w:t>:1289–96.</w:t>
      </w:r>
    </w:p>
    <w:p w14:paraId="31298874"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Leek JT, Storey JD. Capturing Heterogeneity in Gene Expression Studies by Surrogate Variable Analysis. </w:t>
      </w:r>
      <w:r w:rsidRPr="00E6167C">
        <w:rPr>
          <w:rFonts w:ascii="Times New Roman" w:hAnsi="Times New Roman" w:cs="Times New Roman"/>
          <w:i/>
          <w:iCs/>
        </w:rPr>
        <w:t>PLoS Genet</w:t>
      </w:r>
      <w:r w:rsidRPr="00E6167C">
        <w:rPr>
          <w:rFonts w:ascii="Times New Roman" w:hAnsi="Times New Roman" w:cs="Times New Roman"/>
        </w:rPr>
        <w:t xml:space="preserve"> 2007;</w:t>
      </w:r>
      <w:r w:rsidRPr="00E6167C">
        <w:rPr>
          <w:rFonts w:ascii="Times New Roman" w:hAnsi="Times New Roman" w:cs="Times New Roman"/>
          <w:b/>
          <w:bCs/>
        </w:rPr>
        <w:t>3</w:t>
      </w:r>
      <w:r w:rsidRPr="00E6167C">
        <w:rPr>
          <w:rFonts w:ascii="Times New Roman" w:hAnsi="Times New Roman" w:cs="Times New Roman"/>
        </w:rPr>
        <w:t>:e161.</w:t>
      </w:r>
    </w:p>
    <w:p w14:paraId="2164966B"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Li M, Santpere G, Kawasawa YI </w:t>
      </w:r>
      <w:r w:rsidRPr="00E6167C">
        <w:rPr>
          <w:rFonts w:ascii="Times New Roman" w:hAnsi="Times New Roman" w:cs="Times New Roman"/>
          <w:i/>
          <w:iCs/>
        </w:rPr>
        <w:t>et al.</w:t>
      </w:r>
      <w:r w:rsidRPr="00E6167C">
        <w:rPr>
          <w:rFonts w:ascii="Times New Roman" w:hAnsi="Times New Roman" w:cs="Times New Roman"/>
        </w:rPr>
        <w:t xml:space="preserve"> Integrative functional genomic analysis of human brain development and neuropsychiatric risks. </w:t>
      </w:r>
      <w:r w:rsidRPr="00E6167C">
        <w:rPr>
          <w:rFonts w:ascii="Times New Roman" w:hAnsi="Times New Roman" w:cs="Times New Roman"/>
          <w:i/>
          <w:iCs/>
        </w:rPr>
        <w:t>Science</w:t>
      </w:r>
      <w:r w:rsidRPr="00E6167C">
        <w:rPr>
          <w:rFonts w:ascii="Times New Roman" w:hAnsi="Times New Roman" w:cs="Times New Roman"/>
        </w:rPr>
        <w:t xml:space="preserve"> 2018;</w:t>
      </w:r>
      <w:r w:rsidRPr="00E6167C">
        <w:rPr>
          <w:rFonts w:ascii="Times New Roman" w:hAnsi="Times New Roman" w:cs="Times New Roman"/>
          <w:b/>
          <w:bCs/>
        </w:rPr>
        <w:t>362</w:t>
      </w:r>
      <w:r w:rsidRPr="00E6167C">
        <w:rPr>
          <w:rFonts w:ascii="Times New Roman" w:hAnsi="Times New Roman" w:cs="Times New Roman"/>
        </w:rPr>
        <w:t>:eaat7615.</w:t>
      </w:r>
    </w:p>
    <w:p w14:paraId="2AEB5D44"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Li M-L, Tang H, Shao Y </w:t>
      </w:r>
      <w:r w:rsidRPr="00E6167C">
        <w:rPr>
          <w:rFonts w:ascii="Times New Roman" w:hAnsi="Times New Roman" w:cs="Times New Roman"/>
          <w:i/>
          <w:iCs/>
        </w:rPr>
        <w:t>et al.</w:t>
      </w:r>
      <w:r w:rsidRPr="00E6167C">
        <w:rPr>
          <w:rFonts w:ascii="Times New Roman" w:hAnsi="Times New Roman" w:cs="Times New Roman"/>
        </w:rPr>
        <w:t xml:space="preserve"> Evolution and transition of expression trajectory during human brain development. </w:t>
      </w:r>
      <w:r w:rsidRPr="00E6167C">
        <w:rPr>
          <w:rFonts w:ascii="Times New Roman" w:hAnsi="Times New Roman" w:cs="Times New Roman"/>
          <w:i/>
          <w:iCs/>
        </w:rPr>
        <w:t>BMC Evol Biol</w:t>
      </w:r>
      <w:r w:rsidRPr="00E6167C">
        <w:rPr>
          <w:rFonts w:ascii="Times New Roman" w:hAnsi="Times New Roman" w:cs="Times New Roman"/>
        </w:rPr>
        <w:t xml:space="preserve"> 2020;</w:t>
      </w:r>
      <w:r w:rsidRPr="00E6167C">
        <w:rPr>
          <w:rFonts w:ascii="Times New Roman" w:hAnsi="Times New Roman" w:cs="Times New Roman"/>
          <w:b/>
          <w:bCs/>
        </w:rPr>
        <w:t>20</w:t>
      </w:r>
      <w:r w:rsidRPr="00E6167C">
        <w:rPr>
          <w:rFonts w:ascii="Times New Roman" w:hAnsi="Times New Roman" w:cs="Times New Roman"/>
        </w:rPr>
        <w:t>:1–16.</w:t>
      </w:r>
    </w:p>
    <w:p w14:paraId="2265BDBD"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Lister R, Mukamel EA, Nery JR </w:t>
      </w:r>
      <w:r w:rsidRPr="00E6167C">
        <w:rPr>
          <w:rFonts w:ascii="Times New Roman" w:hAnsi="Times New Roman" w:cs="Times New Roman"/>
          <w:i/>
          <w:iCs/>
        </w:rPr>
        <w:t>et al.</w:t>
      </w:r>
      <w:r w:rsidRPr="00E6167C">
        <w:rPr>
          <w:rFonts w:ascii="Times New Roman" w:hAnsi="Times New Roman" w:cs="Times New Roman"/>
        </w:rPr>
        <w:t xml:space="preserve"> Global Epigenomic Reconfiguration During Mammalian Brain Development. </w:t>
      </w:r>
      <w:r w:rsidRPr="00E6167C">
        <w:rPr>
          <w:rFonts w:ascii="Times New Roman" w:hAnsi="Times New Roman" w:cs="Times New Roman"/>
          <w:i/>
          <w:iCs/>
        </w:rPr>
        <w:t>Science</w:t>
      </w:r>
      <w:r w:rsidRPr="00E6167C">
        <w:rPr>
          <w:rFonts w:ascii="Times New Roman" w:hAnsi="Times New Roman" w:cs="Times New Roman"/>
        </w:rPr>
        <w:t xml:space="preserve"> 2013;</w:t>
      </w:r>
      <w:r w:rsidRPr="00E6167C">
        <w:rPr>
          <w:rFonts w:ascii="Times New Roman" w:hAnsi="Times New Roman" w:cs="Times New Roman"/>
          <w:b/>
          <w:bCs/>
        </w:rPr>
        <w:t>341</w:t>
      </w:r>
      <w:r w:rsidRPr="00E6167C">
        <w:rPr>
          <w:rFonts w:ascii="Times New Roman" w:hAnsi="Times New Roman" w:cs="Times New Roman"/>
        </w:rPr>
        <w:t>:1237905.</w:t>
      </w:r>
    </w:p>
    <w:p w14:paraId="342CD2CE"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Love MI, Huber W, Anders S. Moderated estimation of fold change and dispersion for RNA-seq data with DESeq2. </w:t>
      </w:r>
      <w:r w:rsidRPr="00E6167C">
        <w:rPr>
          <w:rFonts w:ascii="Times New Roman" w:hAnsi="Times New Roman" w:cs="Times New Roman"/>
          <w:i/>
          <w:iCs/>
        </w:rPr>
        <w:t>Genome Biol</w:t>
      </w:r>
      <w:r w:rsidRPr="00E6167C">
        <w:rPr>
          <w:rFonts w:ascii="Times New Roman" w:hAnsi="Times New Roman" w:cs="Times New Roman"/>
        </w:rPr>
        <w:t xml:space="preserve"> 2014;</w:t>
      </w:r>
      <w:r w:rsidRPr="00E6167C">
        <w:rPr>
          <w:rFonts w:ascii="Times New Roman" w:hAnsi="Times New Roman" w:cs="Times New Roman"/>
          <w:b/>
          <w:bCs/>
        </w:rPr>
        <w:t>15</w:t>
      </w:r>
      <w:r w:rsidRPr="00E6167C">
        <w:rPr>
          <w:rFonts w:ascii="Times New Roman" w:hAnsi="Times New Roman" w:cs="Times New Roman"/>
        </w:rPr>
        <w:t>:1–21.</w:t>
      </w:r>
    </w:p>
    <w:p w14:paraId="369FE5D4"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Luo C, Lancaster MA, Castanon R </w:t>
      </w:r>
      <w:r w:rsidRPr="00E6167C">
        <w:rPr>
          <w:rFonts w:ascii="Times New Roman" w:hAnsi="Times New Roman" w:cs="Times New Roman"/>
          <w:i/>
          <w:iCs/>
        </w:rPr>
        <w:t>et al.</w:t>
      </w:r>
      <w:r w:rsidRPr="00E6167C">
        <w:rPr>
          <w:rFonts w:ascii="Times New Roman" w:hAnsi="Times New Roman" w:cs="Times New Roman"/>
        </w:rPr>
        <w:t xml:space="preserve"> Cerebral Organoids Recapitulate Epigenomic Signatures of the Human Fetal Brain. </w:t>
      </w:r>
      <w:r w:rsidRPr="00E6167C">
        <w:rPr>
          <w:rFonts w:ascii="Times New Roman" w:hAnsi="Times New Roman" w:cs="Times New Roman"/>
          <w:i/>
          <w:iCs/>
        </w:rPr>
        <w:t>Cell Rep</w:t>
      </w:r>
      <w:r w:rsidRPr="00E6167C">
        <w:rPr>
          <w:rFonts w:ascii="Times New Roman" w:hAnsi="Times New Roman" w:cs="Times New Roman"/>
        </w:rPr>
        <w:t xml:space="preserve"> 2016;</w:t>
      </w:r>
      <w:r w:rsidRPr="00E6167C">
        <w:rPr>
          <w:rFonts w:ascii="Times New Roman" w:hAnsi="Times New Roman" w:cs="Times New Roman"/>
          <w:b/>
          <w:bCs/>
        </w:rPr>
        <w:t>17</w:t>
      </w:r>
      <w:r w:rsidRPr="00E6167C">
        <w:rPr>
          <w:rFonts w:ascii="Times New Roman" w:hAnsi="Times New Roman" w:cs="Times New Roman"/>
        </w:rPr>
        <w:t>:3369–84.</w:t>
      </w:r>
    </w:p>
    <w:p w14:paraId="2F40CA50"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Macrini TE. Monodelphis domestica. </w:t>
      </w:r>
      <w:r w:rsidRPr="00E6167C">
        <w:rPr>
          <w:rFonts w:ascii="Times New Roman" w:hAnsi="Times New Roman" w:cs="Times New Roman"/>
          <w:i/>
          <w:iCs/>
        </w:rPr>
        <w:t>Mamm Species</w:t>
      </w:r>
      <w:r w:rsidRPr="00E6167C">
        <w:rPr>
          <w:rFonts w:ascii="Times New Roman" w:hAnsi="Times New Roman" w:cs="Times New Roman"/>
        </w:rPr>
        <w:t xml:space="preserve"> 2004:1–8.</w:t>
      </w:r>
    </w:p>
    <w:p w14:paraId="639E1FCC"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Matys V, Fricke E, Geffers R </w:t>
      </w:r>
      <w:r w:rsidRPr="00E6167C">
        <w:rPr>
          <w:rFonts w:ascii="Times New Roman" w:hAnsi="Times New Roman" w:cs="Times New Roman"/>
          <w:i/>
          <w:iCs/>
        </w:rPr>
        <w:t>et al.</w:t>
      </w:r>
      <w:r w:rsidRPr="00E6167C">
        <w:rPr>
          <w:rFonts w:ascii="Times New Roman" w:hAnsi="Times New Roman" w:cs="Times New Roman"/>
        </w:rPr>
        <w:t xml:space="preserve"> TRANSFAC ® : transcriptional regulation, from patterns to profiles. </w:t>
      </w:r>
      <w:r w:rsidRPr="00E6167C">
        <w:rPr>
          <w:rFonts w:ascii="Times New Roman" w:hAnsi="Times New Roman" w:cs="Times New Roman"/>
          <w:i/>
          <w:iCs/>
        </w:rPr>
        <w:t>Nucleic Acids Res</w:t>
      </w:r>
      <w:r w:rsidRPr="00E6167C">
        <w:rPr>
          <w:rFonts w:ascii="Times New Roman" w:hAnsi="Times New Roman" w:cs="Times New Roman"/>
        </w:rPr>
        <w:t xml:space="preserve"> 2003;</w:t>
      </w:r>
      <w:r w:rsidRPr="00E6167C">
        <w:rPr>
          <w:rFonts w:ascii="Times New Roman" w:hAnsi="Times New Roman" w:cs="Times New Roman"/>
          <w:b/>
          <w:bCs/>
        </w:rPr>
        <w:t>31</w:t>
      </w:r>
      <w:r w:rsidRPr="00E6167C">
        <w:rPr>
          <w:rFonts w:ascii="Times New Roman" w:hAnsi="Times New Roman" w:cs="Times New Roman"/>
        </w:rPr>
        <w:t>:374–8.</w:t>
      </w:r>
    </w:p>
    <w:p w14:paraId="4436D2EA"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Mulder LA, Depla JA, Sridhar A </w:t>
      </w:r>
      <w:r w:rsidRPr="00E6167C">
        <w:rPr>
          <w:rFonts w:ascii="Times New Roman" w:hAnsi="Times New Roman" w:cs="Times New Roman"/>
          <w:i/>
          <w:iCs/>
        </w:rPr>
        <w:t>et al.</w:t>
      </w:r>
      <w:r w:rsidRPr="00E6167C">
        <w:rPr>
          <w:rFonts w:ascii="Times New Roman" w:hAnsi="Times New Roman" w:cs="Times New Roman"/>
        </w:rPr>
        <w:t xml:space="preserve"> A beginner’s guide on the use of brain organoids for neuroscientists: a systematic review. </w:t>
      </w:r>
      <w:r w:rsidRPr="00E6167C">
        <w:rPr>
          <w:rFonts w:ascii="Times New Roman" w:hAnsi="Times New Roman" w:cs="Times New Roman"/>
          <w:i/>
          <w:iCs/>
        </w:rPr>
        <w:t>Stem Cell Res Ther</w:t>
      </w:r>
      <w:r w:rsidRPr="00E6167C">
        <w:rPr>
          <w:rFonts w:ascii="Times New Roman" w:hAnsi="Times New Roman" w:cs="Times New Roman"/>
        </w:rPr>
        <w:t xml:space="preserve"> 2023;</w:t>
      </w:r>
      <w:r w:rsidRPr="00E6167C">
        <w:rPr>
          <w:rFonts w:ascii="Times New Roman" w:hAnsi="Times New Roman" w:cs="Times New Roman"/>
          <w:b/>
          <w:bCs/>
        </w:rPr>
        <w:t>14</w:t>
      </w:r>
      <w:r w:rsidRPr="00E6167C">
        <w:rPr>
          <w:rFonts w:ascii="Times New Roman" w:hAnsi="Times New Roman" w:cs="Times New Roman"/>
        </w:rPr>
        <w:t>:1–21.</w:t>
      </w:r>
    </w:p>
    <w:p w14:paraId="064633E0"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Repetto L, Chen J, Yang Z </w:t>
      </w:r>
      <w:r w:rsidRPr="00E6167C">
        <w:rPr>
          <w:rFonts w:ascii="Times New Roman" w:hAnsi="Times New Roman" w:cs="Times New Roman"/>
          <w:i/>
          <w:iCs/>
        </w:rPr>
        <w:t>et al.</w:t>
      </w:r>
      <w:r w:rsidRPr="00E6167C">
        <w:rPr>
          <w:rFonts w:ascii="Times New Roman" w:hAnsi="Times New Roman" w:cs="Times New Roman"/>
        </w:rPr>
        <w:t xml:space="preserve"> The genetic landscape of neuro-related proteins in human plasma. </w:t>
      </w:r>
      <w:r w:rsidRPr="00E6167C">
        <w:rPr>
          <w:rFonts w:ascii="Times New Roman" w:hAnsi="Times New Roman" w:cs="Times New Roman"/>
          <w:i/>
          <w:iCs/>
        </w:rPr>
        <w:t>Nat Hum Behav</w:t>
      </w:r>
      <w:r w:rsidRPr="00E6167C">
        <w:rPr>
          <w:rFonts w:ascii="Times New Roman" w:hAnsi="Times New Roman" w:cs="Times New Roman"/>
        </w:rPr>
        <w:t xml:space="preserve"> 2024;</w:t>
      </w:r>
      <w:r w:rsidRPr="00E6167C">
        <w:rPr>
          <w:rFonts w:ascii="Times New Roman" w:hAnsi="Times New Roman" w:cs="Times New Roman"/>
          <w:b/>
          <w:bCs/>
        </w:rPr>
        <w:t>8</w:t>
      </w:r>
      <w:r w:rsidRPr="00E6167C">
        <w:rPr>
          <w:rFonts w:ascii="Times New Roman" w:hAnsi="Times New Roman" w:cs="Times New Roman"/>
        </w:rPr>
        <w:t>:2222–34.</w:t>
      </w:r>
    </w:p>
    <w:p w14:paraId="4E40DC2F"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Santos AB, Carona A, Ettcheto M </w:t>
      </w:r>
      <w:r w:rsidRPr="00E6167C">
        <w:rPr>
          <w:rFonts w:ascii="Times New Roman" w:hAnsi="Times New Roman" w:cs="Times New Roman"/>
          <w:i/>
          <w:iCs/>
        </w:rPr>
        <w:t>et al.</w:t>
      </w:r>
      <w:r w:rsidRPr="00E6167C">
        <w:rPr>
          <w:rFonts w:ascii="Times New Roman" w:hAnsi="Times New Roman" w:cs="Times New Roman"/>
        </w:rPr>
        <w:t xml:space="preserve"> Krüppel-like factors: potential roles in blood-brain barrier dysfunction and epileptogenesis. </w:t>
      </w:r>
      <w:r w:rsidRPr="00E6167C">
        <w:rPr>
          <w:rFonts w:ascii="Times New Roman" w:hAnsi="Times New Roman" w:cs="Times New Roman"/>
          <w:i/>
          <w:iCs/>
        </w:rPr>
        <w:t>Acta Pharmacol Sin</w:t>
      </w:r>
      <w:r w:rsidRPr="00E6167C">
        <w:rPr>
          <w:rFonts w:ascii="Times New Roman" w:hAnsi="Times New Roman" w:cs="Times New Roman"/>
        </w:rPr>
        <w:t xml:space="preserve"> 2024;</w:t>
      </w:r>
      <w:r w:rsidRPr="00E6167C">
        <w:rPr>
          <w:rFonts w:ascii="Times New Roman" w:hAnsi="Times New Roman" w:cs="Times New Roman"/>
          <w:b/>
          <w:bCs/>
        </w:rPr>
        <w:t>45</w:t>
      </w:r>
      <w:r w:rsidRPr="00E6167C">
        <w:rPr>
          <w:rFonts w:ascii="Times New Roman" w:hAnsi="Times New Roman" w:cs="Times New Roman"/>
        </w:rPr>
        <w:t>:1765–76.</w:t>
      </w:r>
    </w:p>
    <w:p w14:paraId="294BDFAD"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Sepp M. Cellular Development Dataset Clarification. 2024.</w:t>
      </w:r>
    </w:p>
    <w:p w14:paraId="5ED0B933"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lastRenderedPageBreak/>
        <w:t xml:space="preserve">Sepp M, Leiss K, Murat F </w:t>
      </w:r>
      <w:r w:rsidRPr="00E6167C">
        <w:rPr>
          <w:rFonts w:ascii="Times New Roman" w:hAnsi="Times New Roman" w:cs="Times New Roman"/>
          <w:i/>
          <w:iCs/>
        </w:rPr>
        <w:t>et al.</w:t>
      </w:r>
      <w:r w:rsidRPr="00E6167C">
        <w:rPr>
          <w:rFonts w:ascii="Times New Roman" w:hAnsi="Times New Roman" w:cs="Times New Roman"/>
        </w:rPr>
        <w:t xml:space="preserve"> Cellular development and evolution of the mammalian cerebellum. </w:t>
      </w:r>
      <w:r w:rsidRPr="00E6167C">
        <w:rPr>
          <w:rFonts w:ascii="Times New Roman" w:hAnsi="Times New Roman" w:cs="Times New Roman"/>
          <w:i/>
          <w:iCs/>
        </w:rPr>
        <w:t>Nature</w:t>
      </w:r>
      <w:r w:rsidRPr="00E6167C">
        <w:rPr>
          <w:rFonts w:ascii="Times New Roman" w:hAnsi="Times New Roman" w:cs="Times New Roman"/>
        </w:rPr>
        <w:t xml:space="preserve"> 2024;</w:t>
      </w:r>
      <w:r w:rsidRPr="00E6167C">
        <w:rPr>
          <w:rFonts w:ascii="Times New Roman" w:hAnsi="Times New Roman" w:cs="Times New Roman"/>
          <w:b/>
          <w:bCs/>
        </w:rPr>
        <w:t>625</w:t>
      </w:r>
      <w:r w:rsidRPr="00E6167C">
        <w:rPr>
          <w:rFonts w:ascii="Times New Roman" w:hAnsi="Times New Roman" w:cs="Times New Roman"/>
        </w:rPr>
        <w:t>:788–96.</w:t>
      </w:r>
    </w:p>
    <w:p w14:paraId="085DD311"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Stelzer G, Rosen N, Plaschkes I </w:t>
      </w:r>
      <w:r w:rsidRPr="00E6167C">
        <w:rPr>
          <w:rFonts w:ascii="Times New Roman" w:hAnsi="Times New Roman" w:cs="Times New Roman"/>
          <w:i/>
          <w:iCs/>
        </w:rPr>
        <w:t>et al.</w:t>
      </w:r>
      <w:r w:rsidRPr="00E6167C">
        <w:rPr>
          <w:rFonts w:ascii="Times New Roman" w:hAnsi="Times New Roman" w:cs="Times New Roman"/>
        </w:rPr>
        <w:t xml:space="preserve"> The GeneCards Suite: From Gene Data Mining to Disease Genome Sequence Analyses. </w:t>
      </w:r>
      <w:r w:rsidRPr="00E6167C">
        <w:rPr>
          <w:rFonts w:ascii="Times New Roman" w:hAnsi="Times New Roman" w:cs="Times New Roman"/>
          <w:i/>
          <w:iCs/>
        </w:rPr>
        <w:t>Curr Protoc Bioinforma</w:t>
      </w:r>
      <w:r w:rsidRPr="00E6167C">
        <w:rPr>
          <w:rFonts w:ascii="Times New Roman" w:hAnsi="Times New Roman" w:cs="Times New Roman"/>
        </w:rPr>
        <w:t xml:space="preserve"> 2016;</w:t>
      </w:r>
      <w:r w:rsidRPr="00E6167C">
        <w:rPr>
          <w:rFonts w:ascii="Times New Roman" w:hAnsi="Times New Roman" w:cs="Times New Roman"/>
          <w:b/>
          <w:bCs/>
        </w:rPr>
        <w:t>54</w:t>
      </w:r>
      <w:r w:rsidRPr="00E6167C">
        <w:rPr>
          <w:rFonts w:ascii="Times New Roman" w:hAnsi="Times New Roman" w:cs="Times New Roman"/>
        </w:rPr>
        <w:t>:1.30.1-1.30.33.</w:t>
      </w:r>
    </w:p>
    <w:p w14:paraId="1276D81E"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Tan L, Ma W, Wu H </w:t>
      </w:r>
      <w:r w:rsidRPr="00E6167C">
        <w:rPr>
          <w:rFonts w:ascii="Times New Roman" w:hAnsi="Times New Roman" w:cs="Times New Roman"/>
          <w:i/>
          <w:iCs/>
        </w:rPr>
        <w:t>et al.</w:t>
      </w:r>
      <w:r w:rsidRPr="00E6167C">
        <w:rPr>
          <w:rFonts w:ascii="Times New Roman" w:hAnsi="Times New Roman" w:cs="Times New Roman"/>
        </w:rPr>
        <w:t xml:space="preserve"> Changes in genome architecture and transcriptional dynamics progress independently of sensory experience during post-natal brain development. </w:t>
      </w:r>
      <w:r w:rsidRPr="00E6167C">
        <w:rPr>
          <w:rFonts w:ascii="Times New Roman" w:hAnsi="Times New Roman" w:cs="Times New Roman"/>
          <w:i/>
          <w:iCs/>
        </w:rPr>
        <w:t>Cell</w:t>
      </w:r>
      <w:r w:rsidRPr="00E6167C">
        <w:rPr>
          <w:rFonts w:ascii="Times New Roman" w:hAnsi="Times New Roman" w:cs="Times New Roman"/>
        </w:rPr>
        <w:t xml:space="preserve"> 2021;</w:t>
      </w:r>
      <w:r w:rsidRPr="00E6167C">
        <w:rPr>
          <w:rFonts w:ascii="Times New Roman" w:hAnsi="Times New Roman" w:cs="Times New Roman"/>
          <w:b/>
          <w:bCs/>
        </w:rPr>
        <w:t>184</w:t>
      </w:r>
      <w:r w:rsidRPr="00E6167C">
        <w:rPr>
          <w:rFonts w:ascii="Times New Roman" w:hAnsi="Times New Roman" w:cs="Times New Roman"/>
        </w:rPr>
        <w:t>:741-758.e17.</w:t>
      </w:r>
    </w:p>
    <w:p w14:paraId="744DBF6D"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The Gene Ontology Consortium, Aleksander SA, Balhoff J </w:t>
      </w:r>
      <w:r w:rsidRPr="00E6167C">
        <w:rPr>
          <w:rFonts w:ascii="Times New Roman" w:hAnsi="Times New Roman" w:cs="Times New Roman"/>
          <w:i/>
          <w:iCs/>
        </w:rPr>
        <w:t>et al.</w:t>
      </w:r>
      <w:r w:rsidRPr="00E6167C">
        <w:rPr>
          <w:rFonts w:ascii="Times New Roman" w:hAnsi="Times New Roman" w:cs="Times New Roman"/>
        </w:rPr>
        <w:t xml:space="preserve"> The Gene Ontology knowledgebase in 2023. </w:t>
      </w:r>
      <w:r w:rsidRPr="00E6167C">
        <w:rPr>
          <w:rFonts w:ascii="Times New Roman" w:hAnsi="Times New Roman" w:cs="Times New Roman"/>
          <w:i/>
          <w:iCs/>
        </w:rPr>
        <w:t>Genetics</w:t>
      </w:r>
      <w:r w:rsidRPr="00E6167C">
        <w:rPr>
          <w:rFonts w:ascii="Times New Roman" w:hAnsi="Times New Roman" w:cs="Times New Roman"/>
        </w:rPr>
        <w:t xml:space="preserve"> 2023;</w:t>
      </w:r>
      <w:r w:rsidRPr="00E6167C">
        <w:rPr>
          <w:rFonts w:ascii="Times New Roman" w:hAnsi="Times New Roman" w:cs="Times New Roman"/>
          <w:b/>
          <w:bCs/>
        </w:rPr>
        <w:t>224</w:t>
      </w:r>
      <w:r w:rsidRPr="00E6167C">
        <w:rPr>
          <w:rFonts w:ascii="Times New Roman" w:hAnsi="Times New Roman" w:cs="Times New Roman"/>
        </w:rPr>
        <w:t>:iyad031.</w:t>
      </w:r>
    </w:p>
    <w:p w14:paraId="65B5B234"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Virshup I, Rybakov S, Theis FJ </w:t>
      </w:r>
      <w:r w:rsidRPr="00E6167C">
        <w:rPr>
          <w:rFonts w:ascii="Times New Roman" w:hAnsi="Times New Roman" w:cs="Times New Roman"/>
          <w:i/>
          <w:iCs/>
        </w:rPr>
        <w:t>et al.</w:t>
      </w:r>
      <w:r w:rsidRPr="00E6167C">
        <w:rPr>
          <w:rFonts w:ascii="Times New Roman" w:hAnsi="Times New Roman" w:cs="Times New Roman"/>
        </w:rPr>
        <w:t xml:space="preserve"> anndata: Access and store annotated data matrices. </w:t>
      </w:r>
      <w:r w:rsidRPr="00E6167C">
        <w:rPr>
          <w:rFonts w:ascii="Times New Roman" w:hAnsi="Times New Roman" w:cs="Times New Roman"/>
          <w:i/>
          <w:iCs/>
        </w:rPr>
        <w:t>J Open Source Softw</w:t>
      </w:r>
      <w:r w:rsidRPr="00E6167C">
        <w:rPr>
          <w:rFonts w:ascii="Times New Roman" w:hAnsi="Times New Roman" w:cs="Times New Roman"/>
        </w:rPr>
        <w:t xml:space="preserve"> 2024;</w:t>
      </w:r>
      <w:r w:rsidRPr="00E6167C">
        <w:rPr>
          <w:rFonts w:ascii="Times New Roman" w:hAnsi="Times New Roman" w:cs="Times New Roman"/>
          <w:b/>
          <w:bCs/>
        </w:rPr>
        <w:t>9</w:t>
      </w:r>
      <w:r w:rsidRPr="00E6167C">
        <w:rPr>
          <w:rFonts w:ascii="Times New Roman" w:hAnsi="Times New Roman" w:cs="Times New Roman"/>
        </w:rPr>
        <w:t>:4371.</w:t>
      </w:r>
    </w:p>
    <w:p w14:paraId="06826D9B"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Wang Z-Y, Leushkin E, Liechti A </w:t>
      </w:r>
      <w:r w:rsidRPr="00E6167C">
        <w:rPr>
          <w:rFonts w:ascii="Times New Roman" w:hAnsi="Times New Roman" w:cs="Times New Roman"/>
          <w:i/>
          <w:iCs/>
        </w:rPr>
        <w:t>et al.</w:t>
      </w:r>
      <w:r w:rsidRPr="00E6167C">
        <w:rPr>
          <w:rFonts w:ascii="Times New Roman" w:hAnsi="Times New Roman" w:cs="Times New Roman"/>
        </w:rPr>
        <w:t xml:space="preserve"> Transcriptome and translatome co-evolution in mammals. </w:t>
      </w:r>
      <w:r w:rsidRPr="00E6167C">
        <w:rPr>
          <w:rFonts w:ascii="Times New Roman" w:hAnsi="Times New Roman" w:cs="Times New Roman"/>
          <w:i/>
          <w:iCs/>
        </w:rPr>
        <w:t>Nature</w:t>
      </w:r>
      <w:r w:rsidRPr="00E6167C">
        <w:rPr>
          <w:rFonts w:ascii="Times New Roman" w:hAnsi="Times New Roman" w:cs="Times New Roman"/>
        </w:rPr>
        <w:t xml:space="preserve"> 2020;</w:t>
      </w:r>
      <w:r w:rsidRPr="00E6167C">
        <w:rPr>
          <w:rFonts w:ascii="Times New Roman" w:hAnsi="Times New Roman" w:cs="Times New Roman"/>
          <w:b/>
          <w:bCs/>
        </w:rPr>
        <w:t>588</w:t>
      </w:r>
      <w:r w:rsidRPr="00E6167C">
        <w:rPr>
          <w:rFonts w:ascii="Times New Roman" w:hAnsi="Times New Roman" w:cs="Times New Roman"/>
        </w:rPr>
        <w:t>:642–7.</w:t>
      </w:r>
    </w:p>
    <w:p w14:paraId="54B37852"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Wolf FA, Angerer P, Theis FJ. SCANPY: large-scale single-cell gene expression data analysis. </w:t>
      </w:r>
      <w:r w:rsidRPr="00E6167C">
        <w:rPr>
          <w:rFonts w:ascii="Times New Roman" w:hAnsi="Times New Roman" w:cs="Times New Roman"/>
          <w:i/>
          <w:iCs/>
        </w:rPr>
        <w:t>Genome Biol</w:t>
      </w:r>
      <w:r w:rsidRPr="00E6167C">
        <w:rPr>
          <w:rFonts w:ascii="Times New Roman" w:hAnsi="Times New Roman" w:cs="Times New Roman"/>
        </w:rPr>
        <w:t xml:space="preserve"> 2018;</w:t>
      </w:r>
      <w:r w:rsidRPr="00E6167C">
        <w:rPr>
          <w:rFonts w:ascii="Times New Roman" w:hAnsi="Times New Roman" w:cs="Times New Roman"/>
          <w:b/>
          <w:bCs/>
        </w:rPr>
        <w:t>19</w:t>
      </w:r>
      <w:r w:rsidRPr="00E6167C">
        <w:rPr>
          <w:rFonts w:ascii="Times New Roman" w:hAnsi="Times New Roman" w:cs="Times New Roman"/>
        </w:rPr>
        <w:t>:15.</w:t>
      </w:r>
    </w:p>
    <w:p w14:paraId="041BD7A8"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Yin K-J, Hamblin M, Fan Y </w:t>
      </w:r>
      <w:r w:rsidRPr="00E6167C">
        <w:rPr>
          <w:rFonts w:ascii="Times New Roman" w:hAnsi="Times New Roman" w:cs="Times New Roman"/>
          <w:i/>
          <w:iCs/>
        </w:rPr>
        <w:t>et al.</w:t>
      </w:r>
      <w:r w:rsidRPr="00E6167C">
        <w:rPr>
          <w:rFonts w:ascii="Times New Roman" w:hAnsi="Times New Roman" w:cs="Times New Roman"/>
        </w:rPr>
        <w:t xml:space="preserve"> Krüpple-like factors in the central nervous system: novel mediators in Stroke. </w:t>
      </w:r>
      <w:r w:rsidRPr="00E6167C">
        <w:rPr>
          <w:rFonts w:ascii="Times New Roman" w:hAnsi="Times New Roman" w:cs="Times New Roman"/>
          <w:i/>
          <w:iCs/>
        </w:rPr>
        <w:t>Metab Brain Dis</w:t>
      </w:r>
      <w:r w:rsidRPr="00E6167C">
        <w:rPr>
          <w:rFonts w:ascii="Times New Roman" w:hAnsi="Times New Roman" w:cs="Times New Roman"/>
        </w:rPr>
        <w:t xml:space="preserve"> 2015;</w:t>
      </w:r>
      <w:r w:rsidRPr="00E6167C">
        <w:rPr>
          <w:rFonts w:ascii="Times New Roman" w:hAnsi="Times New Roman" w:cs="Times New Roman"/>
          <w:b/>
          <w:bCs/>
        </w:rPr>
        <w:t>30</w:t>
      </w:r>
      <w:r w:rsidRPr="00E6167C">
        <w:rPr>
          <w:rFonts w:ascii="Times New Roman" w:hAnsi="Times New Roman" w:cs="Times New Roman"/>
        </w:rPr>
        <w:t>:401–10.</w:t>
      </w:r>
    </w:p>
    <w:p w14:paraId="3B2CF0CB" w14:textId="77777777" w:rsidR="00E6167C" w:rsidRPr="00E6167C" w:rsidRDefault="00E6167C" w:rsidP="00E6167C">
      <w:pPr>
        <w:pStyle w:val="Bibliography"/>
        <w:rPr>
          <w:rFonts w:ascii="Times New Roman" w:hAnsi="Times New Roman" w:cs="Times New Roman"/>
        </w:rPr>
      </w:pPr>
      <w:r w:rsidRPr="00E6167C">
        <w:rPr>
          <w:rFonts w:ascii="Times New Roman" w:hAnsi="Times New Roman" w:cs="Times New Roman"/>
        </w:rPr>
        <w:t xml:space="preserve">Zhu Y, Sousa AMM, Gao T </w:t>
      </w:r>
      <w:r w:rsidRPr="00E6167C">
        <w:rPr>
          <w:rFonts w:ascii="Times New Roman" w:hAnsi="Times New Roman" w:cs="Times New Roman"/>
          <w:i/>
          <w:iCs/>
        </w:rPr>
        <w:t>et al.</w:t>
      </w:r>
      <w:r w:rsidRPr="00E6167C">
        <w:rPr>
          <w:rFonts w:ascii="Times New Roman" w:hAnsi="Times New Roman" w:cs="Times New Roman"/>
        </w:rPr>
        <w:t xml:space="preserve"> Spatiotemporal transcriptomic divergence across human and macaque brain development. </w:t>
      </w:r>
      <w:r w:rsidRPr="00E6167C">
        <w:rPr>
          <w:rFonts w:ascii="Times New Roman" w:hAnsi="Times New Roman" w:cs="Times New Roman"/>
          <w:i/>
          <w:iCs/>
        </w:rPr>
        <w:t>Science</w:t>
      </w:r>
      <w:r w:rsidRPr="00E6167C">
        <w:rPr>
          <w:rFonts w:ascii="Times New Roman" w:hAnsi="Times New Roman" w:cs="Times New Roman"/>
        </w:rPr>
        <w:t xml:space="preserve"> 2018;</w:t>
      </w:r>
      <w:r w:rsidRPr="00E6167C">
        <w:rPr>
          <w:rFonts w:ascii="Times New Roman" w:hAnsi="Times New Roman" w:cs="Times New Roman"/>
          <w:b/>
          <w:bCs/>
        </w:rPr>
        <w:t>362</w:t>
      </w:r>
      <w:r w:rsidRPr="00E6167C">
        <w:rPr>
          <w:rFonts w:ascii="Times New Roman" w:hAnsi="Times New Roman" w:cs="Times New Roman"/>
        </w:rPr>
        <w:t>:eaat8077.</w:t>
      </w:r>
    </w:p>
    <w:p w14:paraId="0029F2BE" w14:textId="0B56433C" w:rsidR="00E6613A" w:rsidRPr="00E6613A" w:rsidRDefault="00357479" w:rsidP="00BF427A">
      <w:pPr>
        <w:spacing w:line="360" w:lineRule="auto"/>
        <w:rPr>
          <w:rFonts w:ascii="Times New Roman" w:hAnsi="Times New Roman" w:cs="Times New Roman"/>
        </w:rPr>
      </w:pPr>
      <w:r>
        <w:rPr>
          <w:rFonts w:ascii="Times New Roman" w:hAnsi="Times New Roman" w:cs="Times New Roman"/>
        </w:rPr>
        <w:fldChar w:fldCharType="end"/>
      </w:r>
    </w:p>
    <w:sectPr w:rsidR="00E6613A" w:rsidRPr="00E6613A">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80E39A" w14:textId="77777777" w:rsidR="00443539" w:rsidRDefault="00443539" w:rsidP="00E80169">
      <w:pPr>
        <w:spacing w:after="0" w:line="240" w:lineRule="auto"/>
      </w:pPr>
      <w:r>
        <w:separator/>
      </w:r>
    </w:p>
  </w:endnote>
  <w:endnote w:type="continuationSeparator" w:id="0">
    <w:p w14:paraId="2CD39FDA" w14:textId="77777777" w:rsidR="00443539" w:rsidRDefault="00443539" w:rsidP="00E80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091924"/>
      <w:docPartObj>
        <w:docPartGallery w:val="Page Numbers (Bottom of Page)"/>
        <w:docPartUnique/>
      </w:docPartObj>
    </w:sdtPr>
    <w:sdtEndPr>
      <w:rPr>
        <w:noProof/>
      </w:rPr>
    </w:sdtEndPr>
    <w:sdtContent>
      <w:p w14:paraId="350EEB63" w14:textId="0DF46E58" w:rsidR="00E80169" w:rsidRDefault="00E801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B8010E" w14:textId="77777777" w:rsidR="00E80169" w:rsidRDefault="00E801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4D6C18" w14:textId="77777777" w:rsidR="00443539" w:rsidRDefault="00443539" w:rsidP="00E80169">
      <w:pPr>
        <w:spacing w:after="0" w:line="240" w:lineRule="auto"/>
      </w:pPr>
      <w:r>
        <w:separator/>
      </w:r>
    </w:p>
  </w:footnote>
  <w:footnote w:type="continuationSeparator" w:id="0">
    <w:p w14:paraId="4385840D" w14:textId="77777777" w:rsidR="00443539" w:rsidRDefault="00443539" w:rsidP="00E801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3D0286C"/>
    <w:multiLevelType w:val="hybridMultilevel"/>
    <w:tmpl w:val="AEC0ADAE"/>
    <w:lvl w:ilvl="0" w:tplc="C4AEF5EA">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C85242D"/>
    <w:multiLevelType w:val="hybridMultilevel"/>
    <w:tmpl w:val="7EFAC9B6"/>
    <w:lvl w:ilvl="0" w:tplc="F24037F0">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5A811F4"/>
    <w:multiLevelType w:val="hybridMultilevel"/>
    <w:tmpl w:val="30EC548C"/>
    <w:lvl w:ilvl="0" w:tplc="66C62E80">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429697983">
    <w:abstractNumId w:val="0"/>
  </w:num>
  <w:num w:numId="2" w16cid:durableId="385837329">
    <w:abstractNumId w:val="1"/>
  </w:num>
  <w:num w:numId="3" w16cid:durableId="20435107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169"/>
    <w:rsid w:val="00006504"/>
    <w:rsid w:val="0002100C"/>
    <w:rsid w:val="00024D71"/>
    <w:rsid w:val="00035173"/>
    <w:rsid w:val="00042037"/>
    <w:rsid w:val="000459E7"/>
    <w:rsid w:val="000552AF"/>
    <w:rsid w:val="00056162"/>
    <w:rsid w:val="0006123B"/>
    <w:rsid w:val="00084C86"/>
    <w:rsid w:val="000862E1"/>
    <w:rsid w:val="000A2FF2"/>
    <w:rsid w:val="000B166B"/>
    <w:rsid w:val="000B3B26"/>
    <w:rsid w:val="000C4322"/>
    <w:rsid w:val="000C7193"/>
    <w:rsid w:val="000D438B"/>
    <w:rsid w:val="000F16C8"/>
    <w:rsid w:val="000F2D57"/>
    <w:rsid w:val="000F4FE0"/>
    <w:rsid w:val="00100579"/>
    <w:rsid w:val="00106D18"/>
    <w:rsid w:val="001159CB"/>
    <w:rsid w:val="00122D08"/>
    <w:rsid w:val="00127648"/>
    <w:rsid w:val="00132668"/>
    <w:rsid w:val="00196ABD"/>
    <w:rsid w:val="001B2A34"/>
    <w:rsid w:val="001B560B"/>
    <w:rsid w:val="001B6B15"/>
    <w:rsid w:val="001C2207"/>
    <w:rsid w:val="001F0712"/>
    <w:rsid w:val="001F2DBA"/>
    <w:rsid w:val="001F3E03"/>
    <w:rsid w:val="001F4A68"/>
    <w:rsid w:val="00230F98"/>
    <w:rsid w:val="00237CCE"/>
    <w:rsid w:val="00241E42"/>
    <w:rsid w:val="00243201"/>
    <w:rsid w:val="00252D22"/>
    <w:rsid w:val="00274BF5"/>
    <w:rsid w:val="002816D3"/>
    <w:rsid w:val="00284006"/>
    <w:rsid w:val="002879A5"/>
    <w:rsid w:val="00290F7F"/>
    <w:rsid w:val="002A2C77"/>
    <w:rsid w:val="002A58CF"/>
    <w:rsid w:val="002C53DF"/>
    <w:rsid w:val="002C54B6"/>
    <w:rsid w:val="002C79D0"/>
    <w:rsid w:val="002C7A51"/>
    <w:rsid w:val="002D5EC5"/>
    <w:rsid w:val="002D66CA"/>
    <w:rsid w:val="002E50AC"/>
    <w:rsid w:val="002E76FB"/>
    <w:rsid w:val="00305FE4"/>
    <w:rsid w:val="00312FB1"/>
    <w:rsid w:val="00314462"/>
    <w:rsid w:val="003148CB"/>
    <w:rsid w:val="00314D4A"/>
    <w:rsid w:val="00317FFD"/>
    <w:rsid w:val="00321ADE"/>
    <w:rsid w:val="0033067F"/>
    <w:rsid w:val="00341C92"/>
    <w:rsid w:val="00345121"/>
    <w:rsid w:val="00351825"/>
    <w:rsid w:val="00357394"/>
    <w:rsid w:val="00357479"/>
    <w:rsid w:val="003753B4"/>
    <w:rsid w:val="0038383F"/>
    <w:rsid w:val="003B3262"/>
    <w:rsid w:val="003B5EE0"/>
    <w:rsid w:val="003B7DEB"/>
    <w:rsid w:val="003D2E4C"/>
    <w:rsid w:val="003E02B8"/>
    <w:rsid w:val="004015D1"/>
    <w:rsid w:val="00407765"/>
    <w:rsid w:val="004254C3"/>
    <w:rsid w:val="004302F3"/>
    <w:rsid w:val="0043179A"/>
    <w:rsid w:val="00432F21"/>
    <w:rsid w:val="00443539"/>
    <w:rsid w:val="004620EC"/>
    <w:rsid w:val="00470E24"/>
    <w:rsid w:val="0047278C"/>
    <w:rsid w:val="00476F92"/>
    <w:rsid w:val="00490B93"/>
    <w:rsid w:val="004A2115"/>
    <w:rsid w:val="004A3641"/>
    <w:rsid w:val="004B7A4E"/>
    <w:rsid w:val="004D5165"/>
    <w:rsid w:val="004E3EF4"/>
    <w:rsid w:val="004E7B5F"/>
    <w:rsid w:val="004F294C"/>
    <w:rsid w:val="00507791"/>
    <w:rsid w:val="00512EA0"/>
    <w:rsid w:val="00531D6C"/>
    <w:rsid w:val="00534AE8"/>
    <w:rsid w:val="00535177"/>
    <w:rsid w:val="00545D8A"/>
    <w:rsid w:val="00546D50"/>
    <w:rsid w:val="005472A6"/>
    <w:rsid w:val="00550EFA"/>
    <w:rsid w:val="005544BD"/>
    <w:rsid w:val="00581959"/>
    <w:rsid w:val="00582043"/>
    <w:rsid w:val="00584183"/>
    <w:rsid w:val="005A4D72"/>
    <w:rsid w:val="005A5B6C"/>
    <w:rsid w:val="005C0263"/>
    <w:rsid w:val="005C28A5"/>
    <w:rsid w:val="005D064F"/>
    <w:rsid w:val="005F12FF"/>
    <w:rsid w:val="00601596"/>
    <w:rsid w:val="0061775A"/>
    <w:rsid w:val="00620920"/>
    <w:rsid w:val="00641730"/>
    <w:rsid w:val="00652B8C"/>
    <w:rsid w:val="00660CBD"/>
    <w:rsid w:val="00667E6F"/>
    <w:rsid w:val="00680747"/>
    <w:rsid w:val="006874D4"/>
    <w:rsid w:val="006A0BBB"/>
    <w:rsid w:val="006C150A"/>
    <w:rsid w:val="006E115E"/>
    <w:rsid w:val="006E4FBA"/>
    <w:rsid w:val="006E610C"/>
    <w:rsid w:val="00710B54"/>
    <w:rsid w:val="007123B7"/>
    <w:rsid w:val="00713406"/>
    <w:rsid w:val="00724558"/>
    <w:rsid w:val="00741D34"/>
    <w:rsid w:val="007513AB"/>
    <w:rsid w:val="00751F3A"/>
    <w:rsid w:val="00752E11"/>
    <w:rsid w:val="00761D64"/>
    <w:rsid w:val="00792B0D"/>
    <w:rsid w:val="00792FAC"/>
    <w:rsid w:val="007A0AFB"/>
    <w:rsid w:val="007A1C02"/>
    <w:rsid w:val="007A289C"/>
    <w:rsid w:val="007B2E4D"/>
    <w:rsid w:val="007B7173"/>
    <w:rsid w:val="007C4281"/>
    <w:rsid w:val="007C4D8D"/>
    <w:rsid w:val="007E24BD"/>
    <w:rsid w:val="007F15D6"/>
    <w:rsid w:val="007F7ED4"/>
    <w:rsid w:val="00810A31"/>
    <w:rsid w:val="00812DCB"/>
    <w:rsid w:val="0082386A"/>
    <w:rsid w:val="00826A1C"/>
    <w:rsid w:val="00831AE2"/>
    <w:rsid w:val="00833AB1"/>
    <w:rsid w:val="00844009"/>
    <w:rsid w:val="0084535C"/>
    <w:rsid w:val="0084704C"/>
    <w:rsid w:val="008539C8"/>
    <w:rsid w:val="00855A08"/>
    <w:rsid w:val="008562C9"/>
    <w:rsid w:val="00860C17"/>
    <w:rsid w:val="0086608F"/>
    <w:rsid w:val="0087173A"/>
    <w:rsid w:val="0087590E"/>
    <w:rsid w:val="008812D8"/>
    <w:rsid w:val="00890749"/>
    <w:rsid w:val="00897FE9"/>
    <w:rsid w:val="008A5A0F"/>
    <w:rsid w:val="008C66E2"/>
    <w:rsid w:val="008E06E3"/>
    <w:rsid w:val="008E2AAB"/>
    <w:rsid w:val="008E5B23"/>
    <w:rsid w:val="00903165"/>
    <w:rsid w:val="00922EE4"/>
    <w:rsid w:val="00925435"/>
    <w:rsid w:val="0093007A"/>
    <w:rsid w:val="00941EFA"/>
    <w:rsid w:val="00953FDB"/>
    <w:rsid w:val="0096509B"/>
    <w:rsid w:val="009667C9"/>
    <w:rsid w:val="00974D72"/>
    <w:rsid w:val="00992170"/>
    <w:rsid w:val="00992962"/>
    <w:rsid w:val="009968EF"/>
    <w:rsid w:val="009A32E6"/>
    <w:rsid w:val="009B24EC"/>
    <w:rsid w:val="009C6F05"/>
    <w:rsid w:val="009D57E3"/>
    <w:rsid w:val="009F6A61"/>
    <w:rsid w:val="00A014A6"/>
    <w:rsid w:val="00A101E8"/>
    <w:rsid w:val="00A23F07"/>
    <w:rsid w:val="00A36D2E"/>
    <w:rsid w:val="00A514F1"/>
    <w:rsid w:val="00A52433"/>
    <w:rsid w:val="00A604CB"/>
    <w:rsid w:val="00A816BE"/>
    <w:rsid w:val="00A862BB"/>
    <w:rsid w:val="00AB04C1"/>
    <w:rsid w:val="00AD6367"/>
    <w:rsid w:val="00AF080C"/>
    <w:rsid w:val="00B0174E"/>
    <w:rsid w:val="00B1767A"/>
    <w:rsid w:val="00B21639"/>
    <w:rsid w:val="00B21F43"/>
    <w:rsid w:val="00B23AC8"/>
    <w:rsid w:val="00B27F4F"/>
    <w:rsid w:val="00B37655"/>
    <w:rsid w:val="00B51763"/>
    <w:rsid w:val="00B52FC7"/>
    <w:rsid w:val="00B643DA"/>
    <w:rsid w:val="00B76CF6"/>
    <w:rsid w:val="00B80EE8"/>
    <w:rsid w:val="00B91B30"/>
    <w:rsid w:val="00BB0322"/>
    <w:rsid w:val="00BB10FE"/>
    <w:rsid w:val="00BB34AF"/>
    <w:rsid w:val="00BC190A"/>
    <w:rsid w:val="00BC2345"/>
    <w:rsid w:val="00BC3AA9"/>
    <w:rsid w:val="00BC4312"/>
    <w:rsid w:val="00BD1413"/>
    <w:rsid w:val="00BD15BA"/>
    <w:rsid w:val="00BF1349"/>
    <w:rsid w:val="00BF427A"/>
    <w:rsid w:val="00BF4DD0"/>
    <w:rsid w:val="00C13469"/>
    <w:rsid w:val="00C1443F"/>
    <w:rsid w:val="00C448BA"/>
    <w:rsid w:val="00C56368"/>
    <w:rsid w:val="00C6279C"/>
    <w:rsid w:val="00C7144C"/>
    <w:rsid w:val="00C722DF"/>
    <w:rsid w:val="00C84F61"/>
    <w:rsid w:val="00C8696C"/>
    <w:rsid w:val="00C918BB"/>
    <w:rsid w:val="00C966C5"/>
    <w:rsid w:val="00CC296C"/>
    <w:rsid w:val="00CC32D6"/>
    <w:rsid w:val="00CC66C0"/>
    <w:rsid w:val="00CD24EB"/>
    <w:rsid w:val="00CE5A93"/>
    <w:rsid w:val="00D02EA9"/>
    <w:rsid w:val="00D13F33"/>
    <w:rsid w:val="00D14870"/>
    <w:rsid w:val="00D20523"/>
    <w:rsid w:val="00D21E00"/>
    <w:rsid w:val="00D22AA2"/>
    <w:rsid w:val="00D36B9D"/>
    <w:rsid w:val="00D4537A"/>
    <w:rsid w:val="00D62437"/>
    <w:rsid w:val="00D820E2"/>
    <w:rsid w:val="00D85908"/>
    <w:rsid w:val="00D937BB"/>
    <w:rsid w:val="00D97A96"/>
    <w:rsid w:val="00DA05F7"/>
    <w:rsid w:val="00DB1672"/>
    <w:rsid w:val="00DB4B6B"/>
    <w:rsid w:val="00DC253E"/>
    <w:rsid w:val="00DC6D52"/>
    <w:rsid w:val="00DD3372"/>
    <w:rsid w:val="00DE047F"/>
    <w:rsid w:val="00E13C6F"/>
    <w:rsid w:val="00E22727"/>
    <w:rsid w:val="00E2616B"/>
    <w:rsid w:val="00E34330"/>
    <w:rsid w:val="00E41887"/>
    <w:rsid w:val="00E6167C"/>
    <w:rsid w:val="00E6613A"/>
    <w:rsid w:val="00E80169"/>
    <w:rsid w:val="00E84463"/>
    <w:rsid w:val="00E9021B"/>
    <w:rsid w:val="00E91ED0"/>
    <w:rsid w:val="00EA5858"/>
    <w:rsid w:val="00EB0391"/>
    <w:rsid w:val="00EC3558"/>
    <w:rsid w:val="00EC5334"/>
    <w:rsid w:val="00ED1E91"/>
    <w:rsid w:val="00ED2D54"/>
    <w:rsid w:val="00F0467A"/>
    <w:rsid w:val="00F24CBA"/>
    <w:rsid w:val="00F350FB"/>
    <w:rsid w:val="00F36A00"/>
    <w:rsid w:val="00F50CCC"/>
    <w:rsid w:val="00F67F0C"/>
    <w:rsid w:val="00F8289E"/>
    <w:rsid w:val="00FB4384"/>
    <w:rsid w:val="00FB472C"/>
    <w:rsid w:val="00FB49D1"/>
    <w:rsid w:val="00FC0EF5"/>
    <w:rsid w:val="00FC554F"/>
    <w:rsid w:val="00FD6DA7"/>
    <w:rsid w:val="00FD79FA"/>
    <w:rsid w:val="00FE147E"/>
    <w:rsid w:val="00FF0F7F"/>
    <w:rsid w:val="00FF1CD0"/>
    <w:rsid w:val="0121D07D"/>
    <w:rsid w:val="0589E46F"/>
    <w:rsid w:val="0AABB733"/>
    <w:rsid w:val="0FA1ADAC"/>
    <w:rsid w:val="0FCF2D8B"/>
    <w:rsid w:val="109624B4"/>
    <w:rsid w:val="11E01B44"/>
    <w:rsid w:val="191AFE00"/>
    <w:rsid w:val="1B4EFBD0"/>
    <w:rsid w:val="1E637C02"/>
    <w:rsid w:val="1F081D4D"/>
    <w:rsid w:val="266C6543"/>
    <w:rsid w:val="26E3F5CB"/>
    <w:rsid w:val="2925043E"/>
    <w:rsid w:val="35203114"/>
    <w:rsid w:val="3910D988"/>
    <w:rsid w:val="3A0C43F9"/>
    <w:rsid w:val="3D79BB34"/>
    <w:rsid w:val="3E379DB5"/>
    <w:rsid w:val="40C7CB72"/>
    <w:rsid w:val="411E567D"/>
    <w:rsid w:val="48708DD5"/>
    <w:rsid w:val="4B34D4CE"/>
    <w:rsid w:val="4C5E276C"/>
    <w:rsid w:val="4CE3EEBA"/>
    <w:rsid w:val="4F0EFD73"/>
    <w:rsid w:val="54419C89"/>
    <w:rsid w:val="5484E297"/>
    <w:rsid w:val="54904FB4"/>
    <w:rsid w:val="55383A65"/>
    <w:rsid w:val="58D239CB"/>
    <w:rsid w:val="59A0B7A6"/>
    <w:rsid w:val="59ABE9D3"/>
    <w:rsid w:val="5C45B87F"/>
    <w:rsid w:val="5CE222FD"/>
    <w:rsid w:val="5EADCE61"/>
    <w:rsid w:val="5EFDF1F1"/>
    <w:rsid w:val="6380F20C"/>
    <w:rsid w:val="69168362"/>
    <w:rsid w:val="6A474DED"/>
    <w:rsid w:val="6AC00E74"/>
    <w:rsid w:val="6BD602C7"/>
    <w:rsid w:val="6CED5D0A"/>
    <w:rsid w:val="6E7AABA1"/>
    <w:rsid w:val="73C13919"/>
    <w:rsid w:val="740F555F"/>
    <w:rsid w:val="778C1E48"/>
    <w:rsid w:val="79D9E57B"/>
    <w:rsid w:val="7A709A9C"/>
    <w:rsid w:val="7B144DE3"/>
    <w:rsid w:val="7C2F3150"/>
    <w:rsid w:val="7CFE745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3F5F8"/>
  <w15:chartTrackingRefBased/>
  <w15:docId w15:val="{98A4550C-3900-4F11-A304-C3F23242C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01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801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8016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016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016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01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01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01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01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16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8016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8016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016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016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01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01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01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0169"/>
    <w:rPr>
      <w:rFonts w:eastAsiaTheme="majorEastAsia" w:cstheme="majorBidi"/>
      <w:color w:val="272727" w:themeColor="text1" w:themeTint="D8"/>
    </w:rPr>
  </w:style>
  <w:style w:type="paragraph" w:styleId="Title">
    <w:name w:val="Title"/>
    <w:basedOn w:val="Normal"/>
    <w:next w:val="Normal"/>
    <w:link w:val="TitleChar"/>
    <w:uiPriority w:val="10"/>
    <w:qFormat/>
    <w:rsid w:val="00E801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01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01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01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0169"/>
    <w:pPr>
      <w:spacing w:before="160"/>
      <w:jc w:val="center"/>
    </w:pPr>
    <w:rPr>
      <w:i/>
      <w:iCs/>
      <w:color w:val="404040" w:themeColor="text1" w:themeTint="BF"/>
    </w:rPr>
  </w:style>
  <w:style w:type="character" w:customStyle="1" w:styleId="QuoteChar">
    <w:name w:val="Quote Char"/>
    <w:basedOn w:val="DefaultParagraphFont"/>
    <w:link w:val="Quote"/>
    <w:uiPriority w:val="29"/>
    <w:rsid w:val="00E80169"/>
    <w:rPr>
      <w:i/>
      <w:iCs/>
      <w:color w:val="404040" w:themeColor="text1" w:themeTint="BF"/>
    </w:rPr>
  </w:style>
  <w:style w:type="paragraph" w:styleId="ListParagraph">
    <w:name w:val="List Paragraph"/>
    <w:basedOn w:val="Normal"/>
    <w:uiPriority w:val="34"/>
    <w:qFormat/>
    <w:rsid w:val="00E80169"/>
    <w:pPr>
      <w:ind w:left="720"/>
      <w:contextualSpacing/>
    </w:pPr>
  </w:style>
  <w:style w:type="character" w:styleId="IntenseEmphasis">
    <w:name w:val="Intense Emphasis"/>
    <w:basedOn w:val="DefaultParagraphFont"/>
    <w:uiPriority w:val="21"/>
    <w:qFormat/>
    <w:rsid w:val="00E80169"/>
    <w:rPr>
      <w:i/>
      <w:iCs/>
      <w:color w:val="0F4761" w:themeColor="accent1" w:themeShade="BF"/>
    </w:rPr>
  </w:style>
  <w:style w:type="paragraph" w:styleId="IntenseQuote">
    <w:name w:val="Intense Quote"/>
    <w:basedOn w:val="Normal"/>
    <w:next w:val="Normal"/>
    <w:link w:val="IntenseQuoteChar"/>
    <w:uiPriority w:val="30"/>
    <w:qFormat/>
    <w:rsid w:val="00E801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0169"/>
    <w:rPr>
      <w:i/>
      <w:iCs/>
      <w:color w:val="0F4761" w:themeColor="accent1" w:themeShade="BF"/>
    </w:rPr>
  </w:style>
  <w:style w:type="character" w:styleId="IntenseReference">
    <w:name w:val="Intense Reference"/>
    <w:basedOn w:val="DefaultParagraphFont"/>
    <w:uiPriority w:val="32"/>
    <w:qFormat/>
    <w:rsid w:val="00E80169"/>
    <w:rPr>
      <w:b/>
      <w:bCs/>
      <w:smallCaps/>
      <w:color w:val="0F4761" w:themeColor="accent1" w:themeShade="BF"/>
      <w:spacing w:val="5"/>
    </w:rPr>
  </w:style>
  <w:style w:type="paragraph" w:styleId="Header">
    <w:name w:val="header"/>
    <w:basedOn w:val="Normal"/>
    <w:link w:val="HeaderChar"/>
    <w:uiPriority w:val="99"/>
    <w:unhideWhenUsed/>
    <w:rsid w:val="00E801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0169"/>
  </w:style>
  <w:style w:type="paragraph" w:styleId="Footer">
    <w:name w:val="footer"/>
    <w:basedOn w:val="Normal"/>
    <w:link w:val="FooterChar"/>
    <w:uiPriority w:val="99"/>
    <w:unhideWhenUsed/>
    <w:rsid w:val="00E801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0169"/>
  </w:style>
  <w:style w:type="paragraph" w:styleId="Date">
    <w:name w:val="Date"/>
    <w:basedOn w:val="Normal"/>
    <w:next w:val="Normal"/>
    <w:link w:val="DateChar"/>
    <w:uiPriority w:val="99"/>
    <w:semiHidden/>
    <w:unhideWhenUsed/>
    <w:rsid w:val="005472A6"/>
  </w:style>
  <w:style w:type="character" w:customStyle="1" w:styleId="DateChar">
    <w:name w:val="Date Char"/>
    <w:basedOn w:val="DefaultParagraphFont"/>
    <w:link w:val="Date"/>
    <w:uiPriority w:val="99"/>
    <w:semiHidden/>
    <w:rsid w:val="005472A6"/>
  </w:style>
  <w:style w:type="character" w:styleId="Hyperlink">
    <w:name w:val="Hyperlink"/>
    <w:basedOn w:val="DefaultParagraphFont"/>
    <w:uiPriority w:val="99"/>
    <w:unhideWhenUsed/>
    <w:rsid w:val="005472A6"/>
    <w:rPr>
      <w:color w:val="467886" w:themeColor="hyperlink"/>
      <w:u w:val="single"/>
    </w:rPr>
  </w:style>
  <w:style w:type="character" w:styleId="UnresolvedMention">
    <w:name w:val="Unresolved Mention"/>
    <w:basedOn w:val="DefaultParagraphFont"/>
    <w:uiPriority w:val="99"/>
    <w:semiHidden/>
    <w:unhideWhenUsed/>
    <w:rsid w:val="005472A6"/>
    <w:rPr>
      <w:color w:val="605E5C"/>
      <w:shd w:val="clear" w:color="auto" w:fill="E1DFDD"/>
    </w:rPr>
  </w:style>
  <w:style w:type="table" w:styleId="TableGrid">
    <w:name w:val="Table Grid"/>
    <w:basedOn w:val="TableNormal"/>
    <w:uiPriority w:val="39"/>
    <w:rsid w:val="00761D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761D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61D64"/>
    <w:pPr>
      <w:spacing w:after="0" w:line="240" w:lineRule="auto"/>
      <w:jc w:val="center"/>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357479"/>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2618859">
      <w:bodyDiv w:val="1"/>
      <w:marLeft w:val="0"/>
      <w:marRight w:val="0"/>
      <w:marTop w:val="0"/>
      <w:marBottom w:val="0"/>
      <w:divBdr>
        <w:top w:val="none" w:sz="0" w:space="0" w:color="auto"/>
        <w:left w:val="none" w:sz="0" w:space="0" w:color="auto"/>
        <w:bottom w:val="none" w:sz="0" w:space="0" w:color="auto"/>
        <w:right w:val="none" w:sz="0" w:space="0" w:color="auto"/>
      </w:divBdr>
    </w:div>
    <w:div w:id="1412774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4.svg"/><Relationship Id="rId7" Type="http://schemas.openxmlformats.org/officeDocument/2006/relationships/hyperlink" Target="https://academic.oup.com/bioinformatics/issue" TargetMode="Externa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apps.kaessmannlab.org/sc-cerebellum-transcriptome/"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www.gsea-msigdb.org/gsea/msigdb/index.jsp" TargetMode="External"/><Relationship Id="rId10" Type="http://schemas.openxmlformats.org/officeDocument/2006/relationships/image" Target="media/image3.png"/><Relationship Id="rId19" Type="http://schemas.openxmlformats.org/officeDocument/2006/relationships/image" Target="media/image12.sv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genecards.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88</TotalTime>
  <Pages>21</Pages>
  <Words>26086</Words>
  <Characters>148695</Characters>
  <Application>Microsoft Office Word</Application>
  <DocSecurity>0</DocSecurity>
  <Lines>1239</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McPhan (21974537)</dc:creator>
  <cp:keywords/>
  <dc:description/>
  <cp:lastModifiedBy>Connor</cp:lastModifiedBy>
  <cp:revision>148</cp:revision>
  <cp:lastPrinted>2025-05-26T09:16:00Z</cp:lastPrinted>
  <dcterms:created xsi:type="dcterms:W3CDTF">2025-03-11T08:02:00Z</dcterms:created>
  <dcterms:modified xsi:type="dcterms:W3CDTF">2025-05-26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7fAsMHy"/&gt;&lt;style id="http://www.zotero.org/styles/oxford-university-press-scimed-author-date"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